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3BECA0" w14:textId="77777777" w:rsidR="00A52892" w:rsidRPr="003D3477" w:rsidRDefault="008D5E35" w:rsidP="003D3477">
      <w:pPr>
        <w:pStyle w:val="1PaperTitle"/>
      </w:pPr>
      <w:bookmarkStart w:id="0" w:name="_Hlk70928444"/>
      <w:r w:rsidRPr="003D3477">
        <w:t xml:space="preserve">Analysis Tower </w:t>
      </w:r>
      <w:proofErr w:type="spellStart"/>
      <w:r w:rsidRPr="003D3477">
        <w:t>Bts</w:t>
      </w:r>
      <w:proofErr w:type="spellEnd"/>
      <w:r w:rsidRPr="003D3477">
        <w:t xml:space="preserve"> </w:t>
      </w:r>
      <w:proofErr w:type="spellStart"/>
      <w:r w:rsidRPr="003D3477">
        <w:t>Sst</w:t>
      </w:r>
      <w:proofErr w:type="spellEnd"/>
      <w:r w:rsidRPr="003D3477">
        <w:t xml:space="preserve"> 4</w:t>
      </w:r>
      <w:r w:rsidR="00031B90">
        <w:t xml:space="preserve"> Leg Angular 42m Due </w:t>
      </w:r>
      <w:proofErr w:type="gramStart"/>
      <w:r w:rsidR="00031B90">
        <w:t>To</w:t>
      </w:r>
      <w:proofErr w:type="gramEnd"/>
      <w:r w:rsidR="00031B90">
        <w:t xml:space="preserve"> Extend a</w:t>
      </w:r>
      <w:r w:rsidRPr="003D3477">
        <w:t>nd Additional Antenna Load</w:t>
      </w:r>
    </w:p>
    <w:p w14:paraId="13F17AC3" w14:textId="77777777" w:rsidR="00A52892" w:rsidRDefault="008D5E35" w:rsidP="003D3477">
      <w:pPr>
        <w:pStyle w:val="1PaperTitle"/>
      </w:pPr>
      <w:r w:rsidRPr="003D3477">
        <w:t xml:space="preserve">(Case Study </w:t>
      </w:r>
      <w:r w:rsidR="00DA1618" w:rsidRPr="003D3477">
        <w:t>of</w:t>
      </w:r>
      <w:r w:rsidRPr="003D3477">
        <w:t xml:space="preserve"> The </w:t>
      </w:r>
      <w:proofErr w:type="spellStart"/>
      <w:r w:rsidRPr="003D3477">
        <w:t>Semayap</w:t>
      </w:r>
      <w:proofErr w:type="spellEnd"/>
      <w:r w:rsidRPr="003D3477">
        <w:t xml:space="preserve"> </w:t>
      </w:r>
      <w:proofErr w:type="spellStart"/>
      <w:r w:rsidRPr="003D3477">
        <w:t>Kotabaru</w:t>
      </w:r>
      <w:proofErr w:type="spellEnd"/>
      <w:r w:rsidRPr="003D3477">
        <w:t xml:space="preserve"> Location)</w:t>
      </w:r>
    </w:p>
    <w:p w14:paraId="31FF4D01" w14:textId="77777777" w:rsidR="003D3477" w:rsidRDefault="003D3477" w:rsidP="00A52892">
      <w:pPr>
        <w:pStyle w:val="1PaperTitle"/>
      </w:pPr>
    </w:p>
    <w:p w14:paraId="2A39E1C0" w14:textId="77777777" w:rsidR="00A52892" w:rsidRPr="00A52892" w:rsidRDefault="00A52892" w:rsidP="003D3477">
      <w:pPr>
        <w:pStyle w:val="2Author"/>
      </w:pPr>
      <w:proofErr w:type="spellStart"/>
      <w:r>
        <w:t>Arif</w:t>
      </w:r>
      <w:proofErr w:type="spellEnd"/>
      <w:r>
        <w:t xml:space="preserve"> </w:t>
      </w:r>
      <w:proofErr w:type="spellStart"/>
      <w:r w:rsidRPr="00A52892">
        <w:t>J</w:t>
      </w:r>
      <w:r>
        <w:t>ohansyah</w:t>
      </w:r>
      <w:proofErr w:type="spellEnd"/>
      <w:r>
        <w:t xml:space="preserve">, </w:t>
      </w:r>
      <w:proofErr w:type="spellStart"/>
      <w:r>
        <w:t>Agyanata</w:t>
      </w:r>
      <w:proofErr w:type="spellEnd"/>
      <w:r>
        <w:t xml:space="preserve"> </w:t>
      </w:r>
      <w:proofErr w:type="spellStart"/>
      <w:r>
        <w:t>Tua</w:t>
      </w:r>
      <w:proofErr w:type="spellEnd"/>
      <w:r>
        <w:t xml:space="preserve"> </w:t>
      </w:r>
      <w:proofErr w:type="spellStart"/>
      <w:r>
        <w:t>Munthe</w:t>
      </w:r>
      <w:proofErr w:type="spellEnd"/>
    </w:p>
    <w:p w14:paraId="09965A0C" w14:textId="77777777" w:rsidR="003D3477" w:rsidRPr="003D3477" w:rsidRDefault="003D3477" w:rsidP="003D3477">
      <w:pPr>
        <w:pStyle w:val="3Affiliation"/>
      </w:pPr>
      <w:r w:rsidRPr="003D3477">
        <w:t>Faculty of Engineering</w:t>
      </w:r>
    </w:p>
    <w:p w14:paraId="680922EC" w14:textId="77777777" w:rsidR="00A52892" w:rsidRPr="003D3477" w:rsidRDefault="00A52892" w:rsidP="003D3477">
      <w:pPr>
        <w:pStyle w:val="3Affiliation"/>
      </w:pPr>
      <w:r w:rsidRPr="003D3477">
        <w:t xml:space="preserve">University </w:t>
      </w:r>
      <w:proofErr w:type="spellStart"/>
      <w:r w:rsidRPr="003D3477">
        <w:t>Mercu</w:t>
      </w:r>
      <w:proofErr w:type="spellEnd"/>
      <w:r w:rsidRPr="003D3477">
        <w:t xml:space="preserve"> </w:t>
      </w:r>
      <w:proofErr w:type="spellStart"/>
      <w:r w:rsidRPr="003D3477">
        <w:t>Buana</w:t>
      </w:r>
      <w:proofErr w:type="spellEnd"/>
      <w:r w:rsidRPr="003D3477">
        <w:t xml:space="preserve"> Jakarta, Indonesia</w:t>
      </w:r>
    </w:p>
    <w:p w14:paraId="418DAA26" w14:textId="77777777" w:rsidR="00EC641A" w:rsidRPr="001935EA" w:rsidRDefault="00055A11" w:rsidP="003D3477">
      <w:pPr>
        <w:pStyle w:val="3Affiliation"/>
        <w:rPr>
          <w:color w:val="1F4E79" w:themeColor="accent1" w:themeShade="80"/>
        </w:rPr>
      </w:pPr>
      <w:hyperlink r:id="rId8" w:history="1">
        <w:r w:rsidR="003D3477" w:rsidRPr="001935EA">
          <w:rPr>
            <w:rStyle w:val="Hyperlink"/>
            <w:color w:val="1F4E79" w:themeColor="accent1" w:themeShade="80"/>
            <w:u w:val="none"/>
          </w:rPr>
          <w:t>arifjohansyah86@gmail.com</w:t>
        </w:r>
      </w:hyperlink>
      <w:r w:rsidR="003D3477" w:rsidRPr="001935EA">
        <w:rPr>
          <w:color w:val="1F4E79" w:themeColor="accent1" w:themeShade="80"/>
        </w:rPr>
        <w:t xml:space="preserve">, </w:t>
      </w:r>
      <w:r w:rsidR="00A52892" w:rsidRPr="001935EA">
        <w:rPr>
          <w:color w:val="1F4E79" w:themeColor="accent1" w:themeShade="80"/>
        </w:rPr>
        <w:t xml:space="preserve">agyanata.umb@gmail.com </w:t>
      </w:r>
    </w:p>
    <w:p w14:paraId="72C55BA7" w14:textId="77777777" w:rsidR="00EC641A" w:rsidRDefault="00EC641A" w:rsidP="00EC641A">
      <w:pPr>
        <w:jc w:val="center"/>
        <w:rPr>
          <w:rStyle w:val="Hyperlink"/>
        </w:rPr>
      </w:pPr>
    </w:p>
    <w:p w14:paraId="185A0C6F" w14:textId="77777777" w:rsidR="008D5E35" w:rsidRDefault="008D5E35" w:rsidP="00EC641A">
      <w:pPr>
        <w:jc w:val="center"/>
        <w:rPr>
          <w:rStyle w:val="Hyperlink"/>
        </w:rPr>
      </w:pPr>
    </w:p>
    <w:p w14:paraId="519BAE0E" w14:textId="77777777" w:rsidR="00EC641A" w:rsidRPr="003D3477" w:rsidRDefault="00EC641A" w:rsidP="003D3477">
      <w:pPr>
        <w:pStyle w:val="4Abstract"/>
      </w:pPr>
      <w:r w:rsidRPr="003D3477">
        <w:t xml:space="preserve">Abstract </w:t>
      </w:r>
    </w:p>
    <w:p w14:paraId="5C711D9C" w14:textId="77777777" w:rsidR="00EC641A" w:rsidRDefault="00EC641A" w:rsidP="00EC641A">
      <w:pPr>
        <w:jc w:val="both"/>
        <w:rPr>
          <w:sz w:val="20"/>
          <w:szCs w:val="20"/>
        </w:rPr>
      </w:pPr>
    </w:p>
    <w:p w14:paraId="7A89D14B" w14:textId="77777777" w:rsidR="00EC641A" w:rsidRPr="003D3477" w:rsidRDefault="003D3477" w:rsidP="003D3477">
      <w:pPr>
        <w:pStyle w:val="5AbstractText"/>
      </w:pPr>
      <w:r w:rsidRPr="003D3477">
        <w:t xml:space="preserve">In BTS tower planning, the load that affects is the tower load itself, live load and lateral (side) loads that have a dominant effect is wind loads, because wind loads have high sensitivity to steel construction buildings (have a mass that tends to be light). Wind loads are calculated according to the Telecommunications Industry Association and Electronic Industries Alliance (TIA / EIA) standard structural standards for steel antenna tower and antenna supporting structure (TIA / EIA-222-G, 2005). The analysis uses the MS Tower V6 program, as an application to simplify telecommunication tower modeling. The purpose of this paper is to find alternative tower reinforcement so that it can withstand additional loads, be it additional loads due to extend and additional loads due to the proposed </w:t>
      </w:r>
      <w:proofErr w:type="spellStart"/>
      <w:r w:rsidRPr="003D3477">
        <w:t>antenna.Based</w:t>
      </w:r>
      <w:proofErr w:type="spellEnd"/>
      <w:r w:rsidRPr="003D3477">
        <w:t xml:space="preserve"> on the analysis results, the existing tower is still safe with a ratio of 0.345 &lt;1, but the tower with an additional height and additional load of the antenna is not safe with a ratio of 1.189&gt; 1, and the tower after being strengthened on the tower leg with a height of 0m-36m is done with STA (Star Angle) . And for reinforcement for leg towers at a height of 36-40m, it is done by adding the redundant member to the tower ratio to 0.689 &lt;1, which means it is categorized as </w:t>
      </w:r>
      <w:proofErr w:type="spellStart"/>
      <w:r w:rsidRPr="003D3477">
        <w:t>s</w:t>
      </w:r>
      <w:r w:rsidR="008D5E35">
        <w:t>afe.</w:t>
      </w:r>
      <w:r w:rsidRPr="003D3477">
        <w:t>Analysis</w:t>
      </w:r>
      <w:proofErr w:type="spellEnd"/>
      <w:r w:rsidRPr="003D3477">
        <w:t xml:space="preserve"> with operational wind load (84km / hour), the reinforcement tower can withstand a maximum twist of 0.3436, a maximum sway of 0.0413, a maximum displacement of 0.1402.</w:t>
      </w:r>
    </w:p>
    <w:p w14:paraId="142F3278" w14:textId="77777777" w:rsidR="00EC641A" w:rsidRDefault="00EC641A" w:rsidP="00EC641A">
      <w:pPr>
        <w:jc w:val="both"/>
        <w:rPr>
          <w:sz w:val="20"/>
          <w:szCs w:val="20"/>
        </w:rPr>
      </w:pPr>
    </w:p>
    <w:p w14:paraId="71AFE1C2" w14:textId="77777777" w:rsidR="00BE2F93" w:rsidRDefault="003D3477" w:rsidP="00BE2F93">
      <w:pPr>
        <w:pStyle w:val="6Keyword"/>
        <w:rPr>
          <w:sz w:val="20"/>
          <w:szCs w:val="20"/>
        </w:rPr>
      </w:pPr>
      <w:r>
        <w:t>Keywords</w:t>
      </w:r>
    </w:p>
    <w:p w14:paraId="0374CA37" w14:textId="77777777" w:rsidR="00BE2F93" w:rsidRPr="003D3477" w:rsidRDefault="003D3477" w:rsidP="003D3477">
      <w:pPr>
        <w:pStyle w:val="7KeywordText"/>
      </w:pPr>
      <w:r w:rsidRPr="003D3477">
        <w:t>Analysis of Tower Structures, Extend Tower, MS Tower, Strengthening Tower, Tower BTS</w:t>
      </w:r>
    </w:p>
    <w:p w14:paraId="327E4179" w14:textId="77777777" w:rsidR="000E2F1C" w:rsidRDefault="000E2F1C" w:rsidP="000E2F1C">
      <w:pPr>
        <w:jc w:val="both"/>
        <w:rPr>
          <w:b/>
        </w:rPr>
      </w:pPr>
    </w:p>
    <w:p w14:paraId="30A2A037" w14:textId="77777777" w:rsidR="000E2F1C" w:rsidRPr="00AC6A2B" w:rsidRDefault="000E2F1C" w:rsidP="003D3477">
      <w:pPr>
        <w:pStyle w:val="8Chapter"/>
      </w:pPr>
      <w:r>
        <w:t>1. Introduction</w:t>
      </w:r>
    </w:p>
    <w:p w14:paraId="69E92EFA" w14:textId="77777777" w:rsidR="003D3477" w:rsidRPr="00563DF3" w:rsidRDefault="003D3477" w:rsidP="003D3477">
      <w:pPr>
        <w:pStyle w:val="aiBodyText"/>
        <w:rPr>
          <w:lang w:val="id-ID"/>
        </w:rPr>
      </w:pPr>
      <w:r w:rsidRPr="003D3477">
        <w:t xml:space="preserve">The development of telecommunication technology in Indonesia is increasing rapidly, even in the current Covid-19 pandemic, the telecommunications industry has not had much influence on its business. </w:t>
      </w:r>
      <w:proofErr w:type="spellStart"/>
      <w:r w:rsidRPr="003D3477">
        <w:t>Telkomsel</w:t>
      </w:r>
      <w:proofErr w:type="spellEnd"/>
      <w:r w:rsidRPr="003D3477">
        <w:t xml:space="preserve"> shows the accumulated percentage of their broadband service reached 16 percent during WFH due to Covid-19. The traffic surge was dominated by the growth of online learning application users such as </w:t>
      </w:r>
      <w:proofErr w:type="spellStart"/>
      <w:r w:rsidRPr="003D3477">
        <w:t>Ruangguru</w:t>
      </w:r>
      <w:proofErr w:type="spellEnd"/>
      <w:r w:rsidRPr="003D3477">
        <w:t xml:space="preserve">, </w:t>
      </w:r>
      <w:proofErr w:type="spellStart"/>
      <w:r w:rsidRPr="003D3477">
        <w:t>Ilmupedia</w:t>
      </w:r>
      <w:proofErr w:type="spellEnd"/>
      <w:r w:rsidRPr="003D3477">
        <w:t xml:space="preserve"> Package, and Google Classroom, which increased by more than 5404 percent (CNNIndonesia.com)</w:t>
      </w:r>
      <w:r w:rsidR="00563DF3">
        <w:rPr>
          <w:lang w:val="id-ID"/>
        </w:rPr>
        <w:t>.</w:t>
      </w:r>
    </w:p>
    <w:p w14:paraId="31BC1439" w14:textId="77777777" w:rsidR="00A003D9" w:rsidRDefault="003D3477" w:rsidP="003D3477">
      <w:pPr>
        <w:pStyle w:val="aiBodyText"/>
      </w:pPr>
      <w:r w:rsidRPr="003D3477">
        <w:t xml:space="preserve">Tower is a building structure that uses steel as the main material for construction, while BTS is part of the GSM network element associated with the Mobile Station. The construction of this BTS tower can be in the form of a tall tower or a short tower </w:t>
      </w:r>
      <w:r w:rsidR="000B084A">
        <w:rPr>
          <w:lang w:val="id-ID"/>
        </w:rPr>
        <w:t xml:space="preserve">  </w:t>
      </w:r>
      <w:r w:rsidRPr="003D3477">
        <w:t>that has a lot of antenna power (often used for shared tower needs).</w:t>
      </w:r>
    </w:p>
    <w:p w14:paraId="17609BA9" w14:textId="77777777" w:rsidR="00BD6D69" w:rsidRDefault="00BD6D69" w:rsidP="003D3477">
      <w:pPr>
        <w:pStyle w:val="aiiFigure"/>
      </w:pPr>
    </w:p>
    <w:p w14:paraId="70406AC6" w14:textId="77777777" w:rsidR="003D3477" w:rsidRDefault="003D3477" w:rsidP="003D3477">
      <w:pPr>
        <w:pStyle w:val="aiiFigure"/>
      </w:pPr>
      <w:r>
        <w:rPr>
          <w:noProof/>
          <w:lang w:val="id-ID" w:eastAsia="id-ID"/>
        </w:rPr>
        <w:drawing>
          <wp:inline distT="0" distB="0" distL="0" distR="0" wp14:anchorId="69A1B5E3" wp14:editId="7BCBC3CA">
            <wp:extent cx="1790700" cy="1960960"/>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9">
                      <a:extLst>
                        <a:ext uri="{28A0092B-C50C-407E-A947-70E740481C1C}">
                          <a14:useLocalDpi xmlns:a14="http://schemas.microsoft.com/office/drawing/2010/main" val="0"/>
                        </a:ext>
                      </a:extLst>
                    </a:blip>
                    <a:stretch>
                      <a:fillRect/>
                    </a:stretch>
                  </pic:blipFill>
                  <pic:spPr>
                    <a:xfrm>
                      <a:off x="0" y="0"/>
                      <a:ext cx="1814023" cy="1986501"/>
                    </a:xfrm>
                    <a:prstGeom prst="rect">
                      <a:avLst/>
                    </a:prstGeom>
                  </pic:spPr>
                </pic:pic>
              </a:graphicData>
            </a:graphic>
          </wp:inline>
        </w:drawing>
      </w:r>
    </w:p>
    <w:p w14:paraId="724D1999" w14:textId="77777777" w:rsidR="00355298" w:rsidRDefault="00355298" w:rsidP="003D3477">
      <w:pPr>
        <w:pStyle w:val="aiiFigure"/>
      </w:pPr>
      <w:r w:rsidRPr="00355298">
        <w:t>Figure 1. Self-Supporting Tower</w:t>
      </w:r>
    </w:p>
    <w:p w14:paraId="12DC0389" w14:textId="77777777" w:rsidR="00AC6A2B" w:rsidRDefault="00BD6D69" w:rsidP="00AC6A2B">
      <w:pPr>
        <w:pStyle w:val="aiiFigure"/>
      </w:pPr>
      <w:r w:rsidRPr="00BD6D69">
        <w:t>Source: Data in research, 2019</w:t>
      </w:r>
    </w:p>
    <w:p w14:paraId="1D80697A" w14:textId="77777777" w:rsidR="00BD6D69" w:rsidRDefault="00BD6D69" w:rsidP="008D5E35">
      <w:pPr>
        <w:pStyle w:val="9Sub-Chapter"/>
        <w:numPr>
          <w:ilvl w:val="1"/>
          <w:numId w:val="30"/>
        </w:numPr>
      </w:pPr>
      <w:r>
        <w:lastRenderedPageBreak/>
        <w:t>Identification of problems</w:t>
      </w:r>
    </w:p>
    <w:p w14:paraId="625B2477" w14:textId="77777777" w:rsidR="00BD6D69" w:rsidRDefault="00BD6D69" w:rsidP="00BD6D69">
      <w:pPr>
        <w:pStyle w:val="aiBodyText"/>
      </w:pPr>
      <w:r>
        <w:t>The main problem in this analysis is how to calculate the strengthening of the tower structure due to the addition of the structure and antenna load. The main parts of the tower structure are the main leg and bracing, so that the analysis of the profile capabilities of the two elements is the main thing. In the lateral load reinforcement planning that affects the domain is wind load, because the effect of the ratio of height and width of the structure is very large. Analysis study and design of height addition and tower reinforcement using the MS TOWER V6 program. From all analyzes, it is expected that the tolerance for additional loads can be known</w:t>
      </w:r>
    </w:p>
    <w:p w14:paraId="5D92DD71" w14:textId="77777777" w:rsidR="00BD6D69" w:rsidRDefault="00BD6D69" w:rsidP="00BD6D69">
      <w:pPr>
        <w:pStyle w:val="aiBodyText"/>
      </w:pPr>
    </w:p>
    <w:p w14:paraId="66462DB0" w14:textId="77777777" w:rsidR="00BD6D69" w:rsidRDefault="00BD6D69" w:rsidP="008D5E35">
      <w:pPr>
        <w:pStyle w:val="9Sub-Chapter"/>
        <w:numPr>
          <w:ilvl w:val="1"/>
          <w:numId w:val="30"/>
        </w:numPr>
      </w:pPr>
      <w:r>
        <w:t>Research Purpose and Objectives</w:t>
      </w:r>
    </w:p>
    <w:p w14:paraId="2D539986" w14:textId="77777777" w:rsidR="00BD6D69" w:rsidRPr="00BD6D69" w:rsidRDefault="00BD6D69" w:rsidP="00BD6D69">
      <w:pPr>
        <w:pStyle w:val="aiBodyText"/>
      </w:pPr>
      <w:r w:rsidRPr="00BD6D69">
        <w:t>The purpose of this study is to determine the strength of the existing tower (existing) by increasing the height to withstand the load to be added and as an effort to optimize the existing tower to increase profits.</w:t>
      </w:r>
    </w:p>
    <w:p w14:paraId="7B356252" w14:textId="77777777" w:rsidR="00BD6D69" w:rsidRPr="00BD6D69" w:rsidRDefault="00BD6D69" w:rsidP="00BD6D69">
      <w:pPr>
        <w:pStyle w:val="aivNumbering1"/>
      </w:pPr>
      <w:r w:rsidRPr="00BD6D69">
        <w:t>Finding How much load is carried by the SST tower 4 Leg 42 extend 6 m.</w:t>
      </w:r>
    </w:p>
    <w:p w14:paraId="4A09F048" w14:textId="77777777" w:rsidR="00BD6D69" w:rsidRDefault="00BD6D69" w:rsidP="00BD6D69">
      <w:pPr>
        <w:pStyle w:val="aivNumbering1"/>
      </w:pPr>
      <w:r w:rsidRPr="00BD6D69">
        <w:t>Calculating the wind load acting on the gusset and antenna points.</w:t>
      </w:r>
    </w:p>
    <w:p w14:paraId="7A53C3CF" w14:textId="77777777" w:rsidR="00BD6D69" w:rsidRDefault="00BD6D69" w:rsidP="00BD6D69">
      <w:pPr>
        <w:pStyle w:val="aivNumbering1"/>
      </w:pPr>
      <w:r>
        <w:t>Modifying the strengthening structure of the tower due to Extend tower and the increase in antenna load.</w:t>
      </w:r>
    </w:p>
    <w:p w14:paraId="7A8BCB3D" w14:textId="77777777" w:rsidR="00BD6D69" w:rsidRDefault="00BD6D69" w:rsidP="00BD6D69">
      <w:pPr>
        <w:pStyle w:val="aivNumbering1"/>
      </w:pPr>
      <w:r>
        <w:t xml:space="preserve">Creating a modeling design into the </w:t>
      </w:r>
      <w:proofErr w:type="spellStart"/>
      <w:r>
        <w:t>Ms</w:t>
      </w:r>
      <w:proofErr w:type="spellEnd"/>
      <w:r>
        <w:t xml:space="preserve"> Tower V.6 program.</w:t>
      </w:r>
    </w:p>
    <w:p w14:paraId="6000EADB" w14:textId="77777777" w:rsidR="00BD6D69" w:rsidRPr="00BD6D69" w:rsidRDefault="00BD6D69" w:rsidP="00BD6D69">
      <w:pPr>
        <w:pStyle w:val="aivNumbering1"/>
        <w:numPr>
          <w:ilvl w:val="0"/>
          <w:numId w:val="0"/>
        </w:numPr>
        <w:ind w:left="340"/>
      </w:pPr>
    </w:p>
    <w:p w14:paraId="1E3EAB9A" w14:textId="77777777" w:rsidR="000E2F1C" w:rsidRDefault="000E2F1C" w:rsidP="000E2F1C">
      <w:pPr>
        <w:pStyle w:val="8Chapter"/>
      </w:pPr>
      <w:r>
        <w:t>2. Methodology</w:t>
      </w:r>
    </w:p>
    <w:p w14:paraId="6549F6D4" w14:textId="77777777" w:rsidR="00BD6D69" w:rsidRPr="00BD6D69" w:rsidRDefault="00BD6D69" w:rsidP="00BD6D69">
      <w:pPr>
        <w:pStyle w:val="aiBodyText"/>
      </w:pPr>
      <w:r w:rsidRPr="00BD6D69">
        <w:t xml:space="preserve">The research method used in this research is a survey method consisting of field data (existing) and literature studies. This type of case study research is research on the status of the object of research with respect to a specific phase of the whole person. The scope of this research can be in the form of a particular segment or part or an entire part of the object. Structural analysis in this paper uses the MS Tower v.6 program to analyze whether the structure is safe or not against the wind and to analyze whether the primary structure is strong or not withstand loads caused by the dead load of the structure and live loads and is assisted by </w:t>
      </w:r>
      <w:proofErr w:type="spellStart"/>
      <w:r w:rsidRPr="00BD6D69">
        <w:t>Autocad</w:t>
      </w:r>
      <w:proofErr w:type="spellEnd"/>
      <w:r w:rsidRPr="00BD6D69">
        <w:t xml:space="preserve"> software in the drawing results.</w:t>
      </w:r>
    </w:p>
    <w:p w14:paraId="618F1295" w14:textId="77777777" w:rsidR="00BD6D69" w:rsidRDefault="00BD6D69" w:rsidP="00BD6D69">
      <w:pPr>
        <w:pStyle w:val="aiBodyText"/>
      </w:pPr>
      <w:r w:rsidRPr="00BD6D69">
        <w:t>BTS tower structure planning is modeled with MS Tower software and is based</w:t>
      </w:r>
      <w:r>
        <w:t xml:space="preserve"> on the following rules (code):</w:t>
      </w:r>
    </w:p>
    <w:p w14:paraId="48C8C9BA" w14:textId="77777777" w:rsidR="00BD6D69" w:rsidRPr="00DB09E0" w:rsidRDefault="00BD6D69" w:rsidP="000B084A">
      <w:pPr>
        <w:pStyle w:val="aivNumbering1"/>
        <w:numPr>
          <w:ilvl w:val="0"/>
          <w:numId w:val="27"/>
        </w:numPr>
      </w:pPr>
      <w:r w:rsidRPr="00DB09E0">
        <w:t>SNI 1729: 2015: Specifications for structural steel buildings.</w:t>
      </w:r>
    </w:p>
    <w:p w14:paraId="59EFB81D" w14:textId="77777777" w:rsidR="00BD6D69" w:rsidRPr="001A4E4D" w:rsidRDefault="00BD6D69" w:rsidP="000B084A">
      <w:pPr>
        <w:pStyle w:val="aivNumbering1"/>
        <w:rPr>
          <w:lang w:val="id-ID"/>
        </w:rPr>
      </w:pPr>
      <w:r w:rsidRPr="00DB09E0">
        <w:t>TIA / EIA STANDARD-222-G-2005: Structural Standard for Steel Antenna Tower an</w:t>
      </w:r>
      <w:r w:rsidR="001A4E4D">
        <w:t xml:space="preserve">d Antenna Supporting Structures </w:t>
      </w:r>
      <w:r w:rsidR="001A4E4D">
        <w:fldChar w:fldCharType="begin" w:fldLock="1"/>
      </w:r>
      <w:r w:rsidR="000B084A">
        <w:instrText>ADDIN CSL_CITATION {"citationItems":[{"id":"ITEM-1","itemData":{"author":[{"dropping-particle":"","family":"Igustiany","given":"Fisca","non-dropping-particle":"","parse-names":false,"suffix":""}],"container-title":"Prosiding Industrial Research Workshop and National Seminar","id":"ITEM-1","issued":{"date-parts":[["2011"]]},"title":"Telekomunikasi Di Indonesia Mengacu Pada Tia / Eia-222-F Dan Tia / Eia-222-G","type":"article-journal","volume":"2"},"uris":["http://www.mendeley.com/documents/?uuid=f8a5bb1f-5ebb-4cc3-8600-fcc8fdf4d8f9"]}],"mendeley":{"formattedCitation":"(Igustiany, 2011)","plainTextFormattedCitation":"(Igustiany, 2011)","previouslyFormattedCitation":"(Igustiany, 2011)"},"properties":{"noteIndex":0},"schema":"https://github.com/citation-style-language/schema/raw/master/csl-citation.json"}</w:instrText>
      </w:r>
      <w:r w:rsidR="001A4E4D">
        <w:fldChar w:fldCharType="separate"/>
      </w:r>
      <w:r w:rsidR="001A4E4D" w:rsidRPr="001A4E4D">
        <w:rPr>
          <w:noProof/>
        </w:rPr>
        <w:t>(Igustiany, 2011)</w:t>
      </w:r>
      <w:r w:rsidR="001A4E4D">
        <w:fldChar w:fldCharType="end"/>
      </w:r>
      <w:r w:rsidR="001A4E4D">
        <w:rPr>
          <w:lang w:val="id-ID"/>
        </w:rPr>
        <w:t>.</w:t>
      </w:r>
    </w:p>
    <w:p w14:paraId="5C771EAE" w14:textId="77777777" w:rsidR="00A003D9" w:rsidRPr="00DB09E0" w:rsidRDefault="00BD6D69" w:rsidP="000B084A">
      <w:pPr>
        <w:pStyle w:val="aivNumbering1"/>
      </w:pPr>
      <w:r w:rsidRPr="00DB09E0">
        <w:t xml:space="preserve">AISC-LRFD - American </w:t>
      </w:r>
      <w:r w:rsidR="00A767F9" w:rsidRPr="00DB09E0">
        <w:t>Institute of Steel Construction</w:t>
      </w:r>
    </w:p>
    <w:p w14:paraId="60E0D37F" w14:textId="77777777" w:rsidR="00BD6D69" w:rsidRPr="000B084A" w:rsidRDefault="00BD6D69" w:rsidP="000B084A">
      <w:pPr>
        <w:pStyle w:val="aiBodyText"/>
      </w:pPr>
      <w:r w:rsidRPr="000B084A">
        <w:t xml:space="preserve">Analysis and tower design requirements for the type of Self </w:t>
      </w:r>
      <w:proofErr w:type="spellStart"/>
      <w:r w:rsidRPr="000B084A">
        <w:t>Suporting</w:t>
      </w:r>
      <w:proofErr w:type="spellEnd"/>
      <w:r w:rsidRPr="000B084A">
        <w:t xml:space="preserve"> Tower are:</w:t>
      </w:r>
    </w:p>
    <w:p w14:paraId="2C1EAA9F" w14:textId="77777777" w:rsidR="00BD6D69" w:rsidRPr="00DB09E0" w:rsidRDefault="00BD6D69" w:rsidP="000B084A">
      <w:pPr>
        <w:pStyle w:val="aivNumbering1"/>
        <w:numPr>
          <w:ilvl w:val="0"/>
          <w:numId w:val="28"/>
        </w:numPr>
      </w:pPr>
      <w:r w:rsidRPr="00DB09E0">
        <w:t>Stress Ratio Member &lt; 1</w:t>
      </w:r>
    </w:p>
    <w:p w14:paraId="2F84566D" w14:textId="77777777" w:rsidR="00BD6D69" w:rsidRPr="00DB09E0" w:rsidRDefault="00BD6D69" w:rsidP="000B084A">
      <w:pPr>
        <w:pStyle w:val="aivNumbering1"/>
      </w:pPr>
      <w:r w:rsidRPr="00DB09E0">
        <w:t>Twist and Sway &lt; 0.5°</w:t>
      </w:r>
    </w:p>
    <w:p w14:paraId="02F46413" w14:textId="77777777" w:rsidR="00BD6D69" w:rsidRPr="00DB09E0" w:rsidRDefault="00BD6D69" w:rsidP="000B084A">
      <w:pPr>
        <w:pStyle w:val="aivNumbering1"/>
      </w:pPr>
      <w:r w:rsidRPr="00DB09E0">
        <w:t xml:space="preserve">Rotation </w:t>
      </w:r>
      <w:proofErr w:type="spellStart"/>
      <w:r w:rsidRPr="00DB09E0">
        <w:t>arah</w:t>
      </w:r>
      <w:proofErr w:type="spellEnd"/>
      <w:r w:rsidRPr="00DB09E0">
        <w:t xml:space="preserve"> X, Y and Z &lt; 0.5°</w:t>
      </w:r>
    </w:p>
    <w:p w14:paraId="74AFE386" w14:textId="77777777" w:rsidR="00A767F9" w:rsidRPr="00DB09E0" w:rsidRDefault="00BD6D69" w:rsidP="000B084A">
      <w:pPr>
        <w:pStyle w:val="aivNumbering1"/>
      </w:pPr>
      <w:r w:rsidRPr="00DB09E0">
        <w:t>Displacement &lt; H/200 (H = Height Tower)</w:t>
      </w:r>
    </w:p>
    <w:p w14:paraId="1AB8757C" w14:textId="77777777" w:rsidR="00A767F9" w:rsidRPr="00DB09E0" w:rsidRDefault="00A767F9" w:rsidP="00DB09E0">
      <w:pPr>
        <w:pStyle w:val="aiBodyText"/>
      </w:pPr>
      <w:r w:rsidRPr="00DB09E0">
        <w:t xml:space="preserve">Wind Load on Tower Structure EIA/TIA 2006 </w:t>
      </w:r>
      <w:r w:rsidRPr="00DB09E0">
        <w:tab/>
      </w:r>
      <w:r w:rsidRPr="00DB09E0">
        <w:tab/>
      </w:r>
      <w:r w:rsidRPr="00DB09E0">
        <w:tab/>
      </w:r>
      <w:r w:rsidRPr="00DB09E0">
        <w:tab/>
        <w:t xml:space="preserve">   </w:t>
      </w:r>
    </w:p>
    <w:p w14:paraId="317FCC85" w14:textId="77777777" w:rsidR="00A767F9" w:rsidRPr="00DB09E0" w:rsidRDefault="00AC6A2B" w:rsidP="00DB09E0">
      <w:pPr>
        <w:pStyle w:val="aiBodyText"/>
      </w:pPr>
      <w:proofErr w:type="spellStart"/>
      <w:proofErr w:type="gramStart"/>
      <w:r w:rsidRPr="00DB09E0">
        <w:t>Fst</w:t>
      </w:r>
      <w:proofErr w:type="spellEnd"/>
      <w:r w:rsidRPr="00DB09E0">
        <w:t>=</w:t>
      </w:r>
      <w:proofErr w:type="spellStart"/>
      <w:r w:rsidRPr="00DB09E0">
        <w:t>qz.Gh</w:t>
      </w:r>
      <w:proofErr w:type="spellEnd"/>
      <w:r w:rsidRPr="00DB09E0">
        <w:t>.(</w:t>
      </w:r>
      <w:proofErr w:type="gramEnd"/>
      <w:r w:rsidRPr="00DB09E0">
        <w:t>EPA)s</w:t>
      </w:r>
    </w:p>
    <w:p w14:paraId="0ED5E62F" w14:textId="77777777" w:rsidR="00A767F9" w:rsidRPr="00DB09E0" w:rsidRDefault="00A767F9" w:rsidP="00DB09E0">
      <w:pPr>
        <w:pStyle w:val="aiBodyText"/>
      </w:pPr>
      <w:r w:rsidRPr="00DB09E0">
        <w:t>Wind load on the antenna EIA/TIA 2006</w:t>
      </w:r>
    </w:p>
    <w:p w14:paraId="3EEC40B6" w14:textId="77777777" w:rsidR="00A767F9" w:rsidRPr="00DB09E0" w:rsidRDefault="00A767F9" w:rsidP="00DB09E0">
      <w:pPr>
        <w:pStyle w:val="aiBodyText"/>
      </w:pPr>
      <w:proofErr w:type="spellStart"/>
      <w:r w:rsidRPr="00DB09E0">
        <w:t>F_a</w:t>
      </w:r>
      <w:proofErr w:type="spellEnd"/>
      <w:r w:rsidRPr="00DB09E0">
        <w:t>=K_</w:t>
      </w:r>
      <w:proofErr w:type="gramStart"/>
      <w:r w:rsidRPr="00DB09E0">
        <w:t>z.V^2.Gh</w:t>
      </w:r>
      <w:proofErr w:type="gramEnd"/>
      <w:r w:rsidRPr="00DB09E0">
        <w:t xml:space="preserve"> </w:t>
      </w:r>
      <w:r w:rsidRPr="00DB09E0">
        <w:rPr>
          <w:rFonts w:ascii="Cambria Math" w:hAnsi="Cambria Math" w:cs="Cambria Math"/>
        </w:rPr>
        <w:t>〖</w:t>
      </w:r>
      <w:r w:rsidRPr="00DB09E0">
        <w:t>(EPA)</w:t>
      </w:r>
      <w:r w:rsidRPr="00DB09E0">
        <w:rPr>
          <w:rFonts w:ascii="Cambria Math" w:hAnsi="Cambria Math" w:cs="Cambria Math"/>
        </w:rPr>
        <w:t>〗</w:t>
      </w:r>
      <w:r w:rsidR="00AC6A2B" w:rsidRPr="00DB09E0">
        <w:t>_A</w:t>
      </w:r>
    </w:p>
    <w:p w14:paraId="087B6355" w14:textId="77777777" w:rsidR="00A767F9" w:rsidRPr="00DB09E0" w:rsidRDefault="00A767F9" w:rsidP="00DB09E0">
      <w:pPr>
        <w:pStyle w:val="aiBodyText"/>
      </w:pPr>
      <w:r w:rsidRPr="00DB09E0">
        <w:t xml:space="preserve">Melt Withdrawal Gross Cross Section SNI 1729-2015 </w:t>
      </w:r>
    </w:p>
    <w:p w14:paraId="009E65DC" w14:textId="77777777" w:rsidR="00A767F9" w:rsidRPr="00DB09E0" w:rsidRDefault="00A767F9" w:rsidP="00DB09E0">
      <w:pPr>
        <w:pStyle w:val="aiBodyText"/>
      </w:pPr>
      <w:r w:rsidRPr="00DB09E0">
        <w:t xml:space="preserve">"Nu = ϕ (Ag x </w:t>
      </w:r>
      <w:proofErr w:type="spellStart"/>
      <w:r w:rsidRPr="00DB09E0">
        <w:t>Fy</w:t>
      </w:r>
      <w:proofErr w:type="spellEnd"/>
      <w:r w:rsidRPr="00DB09E0">
        <w:t xml:space="preserve">)" </w:t>
      </w:r>
      <w:r w:rsidRPr="00DB09E0">
        <w:tab/>
      </w:r>
      <w:r w:rsidRPr="00DB09E0">
        <w:tab/>
        <w:t xml:space="preserve"> ϕ = 0,90 </w:t>
      </w:r>
    </w:p>
    <w:p w14:paraId="57B66251" w14:textId="77777777" w:rsidR="00A767F9" w:rsidRPr="00DB09E0" w:rsidRDefault="00A767F9" w:rsidP="00DB09E0">
      <w:pPr>
        <w:pStyle w:val="aiBodyText"/>
      </w:pPr>
      <w:r w:rsidRPr="00DB09E0">
        <w:t xml:space="preserve">Net Cross-sectional Failure SNI 1729-2015 </w:t>
      </w:r>
    </w:p>
    <w:p w14:paraId="0AE69C84" w14:textId="77777777" w:rsidR="00A767F9" w:rsidRPr="00DB09E0" w:rsidRDefault="00A767F9" w:rsidP="00DB09E0">
      <w:pPr>
        <w:pStyle w:val="aiBodyText"/>
      </w:pPr>
      <w:r w:rsidRPr="00DB09E0">
        <w:t xml:space="preserve">"Nu = ϕ (Ae x Fu)" </w:t>
      </w:r>
      <w:r w:rsidRPr="00DB09E0">
        <w:tab/>
      </w:r>
      <w:r w:rsidRPr="00DB09E0">
        <w:tab/>
        <w:t xml:space="preserve"> ϕ</w:t>
      </w:r>
      <w:r w:rsidR="00AC6A2B" w:rsidRPr="00DB09E0">
        <w:t xml:space="preserve"> = 0,75 </w:t>
      </w:r>
    </w:p>
    <w:p w14:paraId="4C0F1FC9" w14:textId="77777777" w:rsidR="00A767F9" w:rsidRPr="00DB09E0" w:rsidRDefault="00A767F9" w:rsidP="00DB09E0">
      <w:pPr>
        <w:pStyle w:val="aiBodyText"/>
      </w:pPr>
      <w:r w:rsidRPr="00DB09E0">
        <w:t>Nominal compressive strength requirements SNI 1729-2015</w:t>
      </w:r>
    </w:p>
    <w:p w14:paraId="7B4345D2" w14:textId="77777777" w:rsidR="00A767F9" w:rsidRPr="00DB09E0" w:rsidRDefault="00A767F9" w:rsidP="00DB09E0">
      <w:pPr>
        <w:pStyle w:val="aiBodyText"/>
      </w:pPr>
      <w:r w:rsidRPr="00DB09E0">
        <w:t>"</w:t>
      </w:r>
      <w:proofErr w:type="spellStart"/>
      <w:r w:rsidRPr="00DB09E0">
        <w:t>ϕPn</w:t>
      </w:r>
      <w:proofErr w:type="spellEnd"/>
      <w:r w:rsidRPr="00DB09E0">
        <w:t xml:space="preserve"> &gt; Pu" </w:t>
      </w:r>
      <w:r w:rsidRPr="00DB09E0">
        <w:tab/>
      </w:r>
      <w:r w:rsidRPr="00DB09E0">
        <w:tab/>
      </w:r>
      <w:r w:rsidRPr="00DB09E0">
        <w:tab/>
        <w:t>ϕ</w:t>
      </w:r>
      <w:r w:rsidR="00AC6A2B" w:rsidRPr="00DB09E0">
        <w:t xml:space="preserve"> = 0,85 </w:t>
      </w:r>
    </w:p>
    <w:p w14:paraId="5EDA8764" w14:textId="77777777" w:rsidR="00A767F9" w:rsidRPr="00DB09E0" w:rsidRDefault="00A767F9" w:rsidP="00DB09E0">
      <w:pPr>
        <w:pStyle w:val="aiBodyText"/>
      </w:pPr>
      <w:r w:rsidRPr="00DB09E0">
        <w:t>Load Combination</w:t>
      </w:r>
    </w:p>
    <w:p w14:paraId="0088FC25" w14:textId="77777777" w:rsidR="00A767F9" w:rsidRPr="00DB09E0" w:rsidRDefault="00A767F9" w:rsidP="00DB09E0">
      <w:pPr>
        <w:pStyle w:val="aiBodyText"/>
      </w:pPr>
      <w:r w:rsidRPr="00DB09E0">
        <w:tab/>
        <w:t>1.2 D + 1.0 Dg + 1.6 Wo</w:t>
      </w:r>
    </w:p>
    <w:p w14:paraId="223DD1BD" w14:textId="77777777" w:rsidR="00A767F9" w:rsidRPr="00DB09E0" w:rsidRDefault="00A767F9" w:rsidP="00DB09E0">
      <w:pPr>
        <w:pStyle w:val="aiBodyText"/>
      </w:pPr>
      <w:r w:rsidRPr="00DB09E0">
        <w:tab/>
        <w:t>0.9 D + 1.0 Dg + 1.6 Wo</w:t>
      </w:r>
    </w:p>
    <w:p w14:paraId="38A3FF47" w14:textId="77777777" w:rsidR="00A767F9" w:rsidRDefault="00A767F9" w:rsidP="00DB09E0">
      <w:pPr>
        <w:pStyle w:val="aiBodyText"/>
      </w:pPr>
      <w:r w:rsidRPr="00DB09E0">
        <w:tab/>
        <w:t>1.2 D + 1.0 Dg + 1.0 Di + 1.0 Wi + 1.0 Ti</w:t>
      </w:r>
    </w:p>
    <w:p w14:paraId="06850DF1" w14:textId="77777777" w:rsidR="00DA1618" w:rsidRDefault="00DA1618" w:rsidP="00DB09E0">
      <w:pPr>
        <w:pStyle w:val="aiBodyText"/>
      </w:pPr>
    </w:p>
    <w:p w14:paraId="397488C1" w14:textId="77777777" w:rsidR="00DA1618" w:rsidRDefault="00DA1618" w:rsidP="00DB09E0">
      <w:pPr>
        <w:pStyle w:val="aiBodyText"/>
      </w:pPr>
    </w:p>
    <w:p w14:paraId="46AF226A" w14:textId="77777777" w:rsidR="00DA1618" w:rsidRDefault="00DA1618" w:rsidP="00DB09E0">
      <w:pPr>
        <w:pStyle w:val="aiBodyText"/>
      </w:pPr>
    </w:p>
    <w:p w14:paraId="47C80F3A" w14:textId="77777777" w:rsidR="00DA1618" w:rsidRDefault="00DA1618" w:rsidP="00DB09E0">
      <w:pPr>
        <w:pStyle w:val="aiBodyText"/>
      </w:pPr>
    </w:p>
    <w:p w14:paraId="60FD124A" w14:textId="77777777" w:rsidR="00DA1618" w:rsidRDefault="00DA1618" w:rsidP="00DB09E0">
      <w:pPr>
        <w:pStyle w:val="aiBodyText"/>
      </w:pPr>
    </w:p>
    <w:p w14:paraId="67B38223" w14:textId="77777777" w:rsidR="00DA1618" w:rsidRDefault="00DA1618" w:rsidP="00DB09E0">
      <w:pPr>
        <w:pStyle w:val="aiBodyText"/>
      </w:pPr>
    </w:p>
    <w:p w14:paraId="6C947013" w14:textId="77777777" w:rsidR="00DA1618" w:rsidRDefault="00DA1618" w:rsidP="00DB09E0">
      <w:pPr>
        <w:pStyle w:val="aiBodyText"/>
      </w:pPr>
    </w:p>
    <w:p w14:paraId="159C704E" w14:textId="77777777" w:rsidR="00DA1618" w:rsidRDefault="00DA1618" w:rsidP="00DB09E0">
      <w:pPr>
        <w:pStyle w:val="aiBodyText"/>
      </w:pPr>
    </w:p>
    <w:p w14:paraId="2D8D2D4A" w14:textId="51CE6365" w:rsidR="00A003D9" w:rsidRDefault="00A003D9" w:rsidP="00A003D9">
      <w:pPr>
        <w:pStyle w:val="aiBodyText"/>
      </w:pPr>
    </w:p>
    <w:p w14:paraId="75C80450" w14:textId="77777777" w:rsidR="001935EA" w:rsidRDefault="001935EA" w:rsidP="00A003D9">
      <w:pPr>
        <w:pStyle w:val="aiBodyText"/>
      </w:pPr>
    </w:p>
    <w:p w14:paraId="1C0F3844" w14:textId="77777777" w:rsidR="00A767F9" w:rsidRPr="00DB09E0" w:rsidRDefault="000E2F1C" w:rsidP="00DB09E0">
      <w:pPr>
        <w:pStyle w:val="8Chapter"/>
      </w:pPr>
      <w:r w:rsidRPr="00DB09E0">
        <w:lastRenderedPageBreak/>
        <w:t>3.</w:t>
      </w:r>
      <w:r w:rsidR="00A767F9" w:rsidRPr="00DB09E0">
        <w:t xml:space="preserve"> </w:t>
      </w:r>
      <w:r w:rsidR="000B084A">
        <w:t>Result a</w:t>
      </w:r>
      <w:r w:rsidR="00A767F9" w:rsidRPr="00DB09E0">
        <w:t>nd Analysis</w:t>
      </w:r>
    </w:p>
    <w:p w14:paraId="0EEE4E04" w14:textId="77777777" w:rsidR="000E2F1C" w:rsidRPr="00DB09E0" w:rsidRDefault="00DB09E0" w:rsidP="00DB09E0">
      <w:pPr>
        <w:pStyle w:val="aiBodyText"/>
      </w:pPr>
      <w:r>
        <w:rPr>
          <w:lang w:val="id-ID"/>
        </w:rPr>
        <w:t xml:space="preserve">A. </w:t>
      </w:r>
      <w:r w:rsidR="00A767F9" w:rsidRPr="00DB09E0">
        <w:t>In the initial planning, the tower used was the 42m tower data</w:t>
      </w:r>
    </w:p>
    <w:p w14:paraId="6733A39A" w14:textId="77777777" w:rsidR="00A767F9" w:rsidRDefault="00A767F9" w:rsidP="00A767F9">
      <w:pPr>
        <w:pStyle w:val="aiiFigure"/>
      </w:pPr>
      <w:r w:rsidRPr="00A767F9">
        <w:rPr>
          <w:noProof/>
          <w:lang w:val="id-ID" w:eastAsia="id-ID"/>
        </w:rPr>
        <w:drawing>
          <wp:inline distT="0" distB="0" distL="0" distR="0" wp14:anchorId="53232606" wp14:editId="0676A7F3">
            <wp:extent cx="3503053" cy="1774698"/>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36873" cy="1791832"/>
                    </a:xfrm>
                    <a:prstGeom prst="rect">
                      <a:avLst/>
                    </a:prstGeom>
                  </pic:spPr>
                </pic:pic>
              </a:graphicData>
            </a:graphic>
          </wp:inline>
        </w:drawing>
      </w:r>
    </w:p>
    <w:p w14:paraId="431834F8" w14:textId="77777777" w:rsidR="00355298" w:rsidRPr="00355298" w:rsidRDefault="00355298" w:rsidP="00355298">
      <w:pPr>
        <w:pStyle w:val="aiiFigure"/>
      </w:pPr>
      <w:r w:rsidRPr="00A767F9">
        <w:t>Figure 2. Outline Tower</w:t>
      </w:r>
    </w:p>
    <w:p w14:paraId="12B4E8C3" w14:textId="77777777" w:rsidR="00B1016A" w:rsidRDefault="00B1016A" w:rsidP="00B1016A">
      <w:pPr>
        <w:pStyle w:val="aiiFigure"/>
      </w:pPr>
      <w:r w:rsidRPr="00B1016A">
        <w:t>Source: Data in research, 2020</w:t>
      </w:r>
    </w:p>
    <w:p w14:paraId="41522C13" w14:textId="77777777" w:rsidR="00B1016A" w:rsidRDefault="00B1016A" w:rsidP="00B1016A">
      <w:pPr>
        <w:pStyle w:val="aiiFigure"/>
      </w:pPr>
    </w:p>
    <w:p w14:paraId="0871A754" w14:textId="77777777" w:rsidR="00B1016A" w:rsidRDefault="00B1016A" w:rsidP="00B1016A">
      <w:pPr>
        <w:pStyle w:val="aiBodyText"/>
      </w:pPr>
      <w:r w:rsidRPr="00B1016A">
        <w:t>In antenna load planning, the following specifications are used:</w:t>
      </w:r>
    </w:p>
    <w:p w14:paraId="0B2CED81" w14:textId="77777777" w:rsidR="00157BF9" w:rsidRDefault="00157BF9" w:rsidP="00B1016A">
      <w:pPr>
        <w:pStyle w:val="aiBodyText"/>
      </w:pPr>
    </w:p>
    <w:p w14:paraId="55A012E0" w14:textId="77777777" w:rsidR="00B1016A" w:rsidRDefault="008D5E35" w:rsidP="00B1016A">
      <w:pPr>
        <w:pStyle w:val="aiiiTable"/>
      </w:pPr>
      <w:r>
        <w:t>Table 1. Existing A</w:t>
      </w:r>
      <w:r w:rsidR="00B1016A" w:rsidRPr="00B1016A">
        <w:t>ntenna</w:t>
      </w:r>
    </w:p>
    <w:tbl>
      <w:tblPr>
        <w:tblW w:w="5907" w:type="dxa"/>
        <w:jc w:val="center"/>
        <w:tblBorders>
          <w:top w:val="single" w:sz="4" w:space="0" w:color="auto"/>
          <w:bottom w:val="single" w:sz="4" w:space="0" w:color="auto"/>
        </w:tblBorders>
        <w:tblLook w:val="04A0" w:firstRow="1" w:lastRow="0" w:firstColumn="1" w:lastColumn="0" w:noHBand="0" w:noVBand="1"/>
      </w:tblPr>
      <w:tblGrid>
        <w:gridCol w:w="461"/>
        <w:gridCol w:w="1478"/>
        <w:gridCol w:w="1226"/>
        <w:gridCol w:w="839"/>
        <w:gridCol w:w="783"/>
        <w:gridCol w:w="1120"/>
      </w:tblGrid>
      <w:tr w:rsidR="00B1016A" w:rsidRPr="006F08AA" w14:paraId="145D4F0D" w14:textId="77777777" w:rsidTr="00B1016A">
        <w:trPr>
          <w:trHeight w:val="229"/>
          <w:jc w:val="center"/>
        </w:trPr>
        <w:tc>
          <w:tcPr>
            <w:tcW w:w="461" w:type="dxa"/>
            <w:tcBorders>
              <w:top w:val="single" w:sz="4" w:space="0" w:color="auto"/>
              <w:bottom w:val="single" w:sz="4" w:space="0" w:color="auto"/>
            </w:tcBorders>
            <w:shd w:val="clear" w:color="auto" w:fill="auto"/>
            <w:noWrap/>
            <w:vAlign w:val="bottom"/>
            <w:hideMark/>
          </w:tcPr>
          <w:p w14:paraId="7901113C" w14:textId="77777777" w:rsidR="00B1016A" w:rsidRPr="00B1016A" w:rsidRDefault="00B1016A" w:rsidP="00AC6A2B">
            <w:pPr>
              <w:pStyle w:val="aiiiTable"/>
              <w:rPr>
                <w:lang w:val="en-ID" w:eastAsia="en-ID"/>
              </w:rPr>
            </w:pPr>
            <w:r w:rsidRPr="00B1016A">
              <w:rPr>
                <w:lang w:val="en-ID" w:eastAsia="en-ID"/>
              </w:rPr>
              <w:t>No</w:t>
            </w:r>
          </w:p>
        </w:tc>
        <w:tc>
          <w:tcPr>
            <w:tcW w:w="1478" w:type="dxa"/>
            <w:tcBorders>
              <w:top w:val="single" w:sz="4" w:space="0" w:color="auto"/>
              <w:bottom w:val="single" w:sz="4" w:space="0" w:color="auto"/>
            </w:tcBorders>
            <w:shd w:val="clear" w:color="auto" w:fill="auto"/>
            <w:noWrap/>
            <w:vAlign w:val="bottom"/>
            <w:hideMark/>
          </w:tcPr>
          <w:p w14:paraId="38FF2049" w14:textId="77777777" w:rsidR="00B1016A" w:rsidRPr="00B1016A" w:rsidRDefault="00B1016A" w:rsidP="00AC6A2B">
            <w:pPr>
              <w:pStyle w:val="aiiiTable"/>
              <w:rPr>
                <w:lang w:val="en-ID" w:eastAsia="en-ID"/>
              </w:rPr>
            </w:pPr>
            <w:r w:rsidRPr="00B1016A">
              <w:rPr>
                <w:lang w:val="en-ID" w:eastAsia="en-ID"/>
              </w:rPr>
              <w:t>Type</w:t>
            </w:r>
          </w:p>
        </w:tc>
        <w:tc>
          <w:tcPr>
            <w:tcW w:w="1226" w:type="dxa"/>
            <w:tcBorders>
              <w:top w:val="single" w:sz="4" w:space="0" w:color="auto"/>
              <w:bottom w:val="single" w:sz="4" w:space="0" w:color="auto"/>
            </w:tcBorders>
          </w:tcPr>
          <w:p w14:paraId="2E86632B" w14:textId="77777777" w:rsidR="00B1016A" w:rsidRDefault="00B1016A" w:rsidP="00AC6A2B">
            <w:pPr>
              <w:pStyle w:val="aiiiTable"/>
              <w:rPr>
                <w:lang w:val="en-ID" w:eastAsia="en-ID"/>
              </w:rPr>
            </w:pPr>
            <w:r w:rsidRPr="00B1016A">
              <w:rPr>
                <w:lang w:val="en-ID" w:eastAsia="en-ID"/>
              </w:rPr>
              <w:t xml:space="preserve">Height </w:t>
            </w:r>
          </w:p>
          <w:p w14:paraId="74972982" w14:textId="77777777" w:rsidR="00B1016A" w:rsidRPr="00B1016A" w:rsidRDefault="00B1016A" w:rsidP="00AC6A2B">
            <w:pPr>
              <w:pStyle w:val="aiiiTable"/>
              <w:rPr>
                <w:lang w:val="en-ID" w:eastAsia="en-ID"/>
              </w:rPr>
            </w:pPr>
            <w:r w:rsidRPr="00B1016A">
              <w:rPr>
                <w:lang w:val="en-ID" w:eastAsia="en-ID"/>
              </w:rPr>
              <w:t>(m)</w:t>
            </w:r>
          </w:p>
        </w:tc>
        <w:tc>
          <w:tcPr>
            <w:tcW w:w="839" w:type="dxa"/>
            <w:tcBorders>
              <w:top w:val="single" w:sz="4" w:space="0" w:color="auto"/>
              <w:bottom w:val="single" w:sz="4" w:space="0" w:color="auto"/>
            </w:tcBorders>
            <w:shd w:val="clear" w:color="auto" w:fill="auto"/>
            <w:noWrap/>
            <w:vAlign w:val="bottom"/>
            <w:hideMark/>
          </w:tcPr>
          <w:p w14:paraId="6620459A" w14:textId="77777777" w:rsidR="00B1016A" w:rsidRPr="00B1016A" w:rsidRDefault="00B1016A" w:rsidP="00AC6A2B">
            <w:pPr>
              <w:pStyle w:val="aiiiTable"/>
              <w:rPr>
                <w:lang w:val="en-ID" w:eastAsia="en-ID"/>
              </w:rPr>
            </w:pPr>
            <w:r w:rsidRPr="00B1016A">
              <w:rPr>
                <w:lang w:val="en-ID" w:eastAsia="en-ID"/>
              </w:rPr>
              <w:t>Weight (Kg)</w:t>
            </w:r>
          </w:p>
        </w:tc>
        <w:tc>
          <w:tcPr>
            <w:tcW w:w="783" w:type="dxa"/>
            <w:tcBorders>
              <w:top w:val="single" w:sz="4" w:space="0" w:color="auto"/>
              <w:bottom w:val="single" w:sz="4" w:space="0" w:color="auto"/>
            </w:tcBorders>
            <w:shd w:val="clear" w:color="auto" w:fill="auto"/>
            <w:noWrap/>
            <w:vAlign w:val="bottom"/>
            <w:hideMark/>
          </w:tcPr>
          <w:p w14:paraId="7F1B1C01" w14:textId="77777777" w:rsidR="00B1016A" w:rsidRPr="00B1016A" w:rsidRDefault="00B1016A" w:rsidP="00AC6A2B">
            <w:pPr>
              <w:pStyle w:val="aiiiTable"/>
              <w:rPr>
                <w:lang w:val="en-ID" w:eastAsia="en-ID"/>
              </w:rPr>
            </w:pPr>
            <w:r w:rsidRPr="00B1016A">
              <w:rPr>
                <w:lang w:val="en-ID" w:eastAsia="en-ID"/>
              </w:rPr>
              <w:t>QTY</w:t>
            </w:r>
          </w:p>
        </w:tc>
        <w:tc>
          <w:tcPr>
            <w:tcW w:w="1120" w:type="dxa"/>
            <w:tcBorders>
              <w:top w:val="single" w:sz="4" w:space="0" w:color="auto"/>
              <w:bottom w:val="single" w:sz="4" w:space="0" w:color="auto"/>
            </w:tcBorders>
            <w:shd w:val="clear" w:color="auto" w:fill="auto"/>
            <w:noWrap/>
            <w:vAlign w:val="bottom"/>
            <w:hideMark/>
          </w:tcPr>
          <w:p w14:paraId="4E0E4441" w14:textId="77777777" w:rsidR="00B1016A" w:rsidRPr="00B1016A" w:rsidRDefault="00B1016A" w:rsidP="00AC6A2B">
            <w:pPr>
              <w:pStyle w:val="aiiiTable"/>
              <w:rPr>
                <w:lang w:val="en-ID" w:eastAsia="en-ID"/>
              </w:rPr>
            </w:pPr>
            <w:r w:rsidRPr="00B1016A">
              <w:rPr>
                <w:lang w:val="en-ID" w:eastAsia="en-ID"/>
              </w:rPr>
              <w:t>Total (Kg)</w:t>
            </w:r>
          </w:p>
        </w:tc>
      </w:tr>
      <w:tr w:rsidR="00B1016A" w:rsidRPr="006F08AA" w14:paraId="30D0963B" w14:textId="77777777" w:rsidTr="00B1016A">
        <w:trPr>
          <w:trHeight w:val="220"/>
          <w:jc w:val="center"/>
        </w:trPr>
        <w:tc>
          <w:tcPr>
            <w:tcW w:w="461" w:type="dxa"/>
            <w:tcBorders>
              <w:top w:val="single" w:sz="4" w:space="0" w:color="auto"/>
            </w:tcBorders>
            <w:shd w:val="clear" w:color="auto" w:fill="auto"/>
            <w:noWrap/>
            <w:vAlign w:val="bottom"/>
            <w:hideMark/>
          </w:tcPr>
          <w:p w14:paraId="5AAE6C9B" w14:textId="77777777" w:rsidR="00B1016A" w:rsidRPr="006F08AA" w:rsidRDefault="00B1016A" w:rsidP="00AC6A2B">
            <w:pPr>
              <w:pStyle w:val="aiiiTable"/>
              <w:rPr>
                <w:rFonts w:ascii="Calibri" w:hAnsi="Calibri" w:cs="Calibri"/>
                <w:lang w:val="en-ID" w:eastAsia="en-ID"/>
              </w:rPr>
            </w:pPr>
            <w:r w:rsidRPr="006F08AA">
              <w:rPr>
                <w:rFonts w:ascii="Calibri" w:hAnsi="Calibri" w:cs="Calibri"/>
                <w:lang w:val="en-ID" w:eastAsia="en-ID"/>
              </w:rPr>
              <w:t>1</w:t>
            </w:r>
          </w:p>
        </w:tc>
        <w:tc>
          <w:tcPr>
            <w:tcW w:w="1478" w:type="dxa"/>
            <w:tcBorders>
              <w:top w:val="single" w:sz="4" w:space="0" w:color="auto"/>
            </w:tcBorders>
            <w:shd w:val="clear" w:color="auto" w:fill="auto"/>
            <w:noWrap/>
            <w:vAlign w:val="bottom"/>
            <w:hideMark/>
          </w:tcPr>
          <w:p w14:paraId="708949B3" w14:textId="77777777" w:rsidR="00B1016A" w:rsidRPr="000A35C0" w:rsidRDefault="00B1016A" w:rsidP="00AC6A2B">
            <w:pPr>
              <w:pStyle w:val="aiiiTable"/>
              <w:rPr>
                <w:lang w:val="en-ID" w:eastAsia="en-ID"/>
              </w:rPr>
            </w:pPr>
            <w:r w:rsidRPr="000A35C0">
              <w:rPr>
                <w:lang w:val="en-ID" w:eastAsia="en-ID"/>
              </w:rPr>
              <w:t>RF ATR4518R9</w:t>
            </w:r>
          </w:p>
        </w:tc>
        <w:tc>
          <w:tcPr>
            <w:tcW w:w="1226" w:type="dxa"/>
            <w:tcBorders>
              <w:top w:val="single" w:sz="4" w:space="0" w:color="auto"/>
            </w:tcBorders>
          </w:tcPr>
          <w:p w14:paraId="5DDD5E99" w14:textId="77777777" w:rsidR="00B1016A" w:rsidRPr="000A35C0" w:rsidRDefault="00B1016A" w:rsidP="00AC6A2B">
            <w:pPr>
              <w:pStyle w:val="aiiiTable"/>
              <w:rPr>
                <w:lang w:val="en-ID" w:eastAsia="en-ID"/>
              </w:rPr>
            </w:pPr>
            <w:r w:rsidRPr="000A35C0">
              <w:rPr>
                <w:lang w:val="en-ID" w:eastAsia="en-ID"/>
              </w:rPr>
              <w:t>39,5</w:t>
            </w:r>
          </w:p>
        </w:tc>
        <w:tc>
          <w:tcPr>
            <w:tcW w:w="839" w:type="dxa"/>
            <w:tcBorders>
              <w:top w:val="single" w:sz="4" w:space="0" w:color="auto"/>
            </w:tcBorders>
            <w:shd w:val="clear" w:color="auto" w:fill="auto"/>
            <w:noWrap/>
            <w:vAlign w:val="bottom"/>
            <w:hideMark/>
          </w:tcPr>
          <w:p w14:paraId="1082F61E" w14:textId="77777777" w:rsidR="00B1016A" w:rsidRPr="000A35C0" w:rsidRDefault="00B1016A" w:rsidP="00AC6A2B">
            <w:pPr>
              <w:pStyle w:val="aiiiTable"/>
              <w:rPr>
                <w:lang w:val="en-ID" w:eastAsia="en-ID"/>
              </w:rPr>
            </w:pPr>
            <w:r w:rsidRPr="000A35C0">
              <w:rPr>
                <w:lang w:val="en-ID" w:eastAsia="en-ID"/>
              </w:rPr>
              <w:t>34</w:t>
            </w:r>
          </w:p>
        </w:tc>
        <w:tc>
          <w:tcPr>
            <w:tcW w:w="783" w:type="dxa"/>
            <w:tcBorders>
              <w:top w:val="single" w:sz="4" w:space="0" w:color="auto"/>
            </w:tcBorders>
            <w:shd w:val="clear" w:color="auto" w:fill="auto"/>
            <w:noWrap/>
            <w:vAlign w:val="bottom"/>
            <w:hideMark/>
          </w:tcPr>
          <w:p w14:paraId="0B288AE8" w14:textId="77777777" w:rsidR="00B1016A" w:rsidRPr="000A35C0" w:rsidRDefault="00B1016A" w:rsidP="00AC6A2B">
            <w:pPr>
              <w:pStyle w:val="aiiiTable"/>
              <w:rPr>
                <w:lang w:val="en-ID" w:eastAsia="en-ID"/>
              </w:rPr>
            </w:pPr>
            <w:r w:rsidRPr="000A35C0">
              <w:rPr>
                <w:lang w:val="en-ID" w:eastAsia="en-ID"/>
              </w:rPr>
              <w:t>3</w:t>
            </w:r>
          </w:p>
        </w:tc>
        <w:tc>
          <w:tcPr>
            <w:tcW w:w="1120" w:type="dxa"/>
            <w:tcBorders>
              <w:top w:val="single" w:sz="4" w:space="0" w:color="auto"/>
            </w:tcBorders>
            <w:shd w:val="clear" w:color="auto" w:fill="auto"/>
            <w:noWrap/>
            <w:vAlign w:val="bottom"/>
            <w:hideMark/>
          </w:tcPr>
          <w:p w14:paraId="2D65ADFD" w14:textId="77777777" w:rsidR="00B1016A" w:rsidRPr="000A35C0" w:rsidRDefault="00B1016A" w:rsidP="00AC6A2B">
            <w:pPr>
              <w:pStyle w:val="aiiiTable"/>
              <w:rPr>
                <w:lang w:val="en-ID" w:eastAsia="en-ID"/>
              </w:rPr>
            </w:pPr>
            <w:r w:rsidRPr="000A35C0">
              <w:rPr>
                <w:lang w:val="en-ID" w:eastAsia="en-ID"/>
              </w:rPr>
              <w:t>102</w:t>
            </w:r>
          </w:p>
        </w:tc>
      </w:tr>
      <w:tr w:rsidR="00B1016A" w:rsidRPr="006F08AA" w14:paraId="591884FF" w14:textId="77777777" w:rsidTr="00B1016A">
        <w:trPr>
          <w:trHeight w:val="220"/>
          <w:jc w:val="center"/>
        </w:trPr>
        <w:tc>
          <w:tcPr>
            <w:tcW w:w="461" w:type="dxa"/>
            <w:shd w:val="clear" w:color="auto" w:fill="auto"/>
            <w:noWrap/>
            <w:vAlign w:val="bottom"/>
            <w:hideMark/>
          </w:tcPr>
          <w:p w14:paraId="4D202EAC" w14:textId="77777777" w:rsidR="00B1016A" w:rsidRPr="006F08AA" w:rsidRDefault="00B1016A" w:rsidP="00AC6A2B">
            <w:pPr>
              <w:pStyle w:val="aiiiTable"/>
              <w:rPr>
                <w:rFonts w:ascii="Calibri" w:hAnsi="Calibri" w:cs="Calibri"/>
                <w:lang w:val="en-ID" w:eastAsia="en-ID"/>
              </w:rPr>
            </w:pPr>
            <w:r w:rsidRPr="006F08AA">
              <w:rPr>
                <w:rFonts w:ascii="Calibri" w:hAnsi="Calibri" w:cs="Calibri"/>
                <w:lang w:val="en-ID" w:eastAsia="en-ID"/>
              </w:rPr>
              <w:t>2</w:t>
            </w:r>
          </w:p>
        </w:tc>
        <w:tc>
          <w:tcPr>
            <w:tcW w:w="1478" w:type="dxa"/>
            <w:shd w:val="clear" w:color="auto" w:fill="auto"/>
            <w:noWrap/>
            <w:vAlign w:val="bottom"/>
            <w:hideMark/>
          </w:tcPr>
          <w:p w14:paraId="66AB6322" w14:textId="77777777" w:rsidR="00B1016A" w:rsidRPr="000A35C0" w:rsidRDefault="00B1016A" w:rsidP="00AC6A2B">
            <w:pPr>
              <w:pStyle w:val="aiiiTable"/>
              <w:rPr>
                <w:lang w:val="en-ID" w:eastAsia="en-ID"/>
              </w:rPr>
            </w:pPr>
            <w:r w:rsidRPr="000A35C0">
              <w:rPr>
                <w:lang w:val="en-ID" w:eastAsia="en-ID"/>
              </w:rPr>
              <w:t>SH1PR-2</w:t>
            </w:r>
          </w:p>
        </w:tc>
        <w:tc>
          <w:tcPr>
            <w:tcW w:w="1226" w:type="dxa"/>
          </w:tcPr>
          <w:p w14:paraId="580709B5" w14:textId="77777777" w:rsidR="00B1016A" w:rsidRPr="000A35C0" w:rsidRDefault="00B1016A" w:rsidP="00AC6A2B">
            <w:pPr>
              <w:pStyle w:val="aiiiTable"/>
              <w:rPr>
                <w:lang w:val="en-ID" w:eastAsia="en-ID"/>
              </w:rPr>
            </w:pPr>
            <w:r w:rsidRPr="000A35C0">
              <w:rPr>
                <w:lang w:val="en-ID" w:eastAsia="en-ID"/>
              </w:rPr>
              <w:t>39,5</w:t>
            </w:r>
          </w:p>
        </w:tc>
        <w:tc>
          <w:tcPr>
            <w:tcW w:w="839" w:type="dxa"/>
            <w:shd w:val="clear" w:color="auto" w:fill="auto"/>
            <w:noWrap/>
            <w:vAlign w:val="bottom"/>
            <w:hideMark/>
          </w:tcPr>
          <w:p w14:paraId="210C5659" w14:textId="77777777" w:rsidR="00B1016A" w:rsidRPr="000A35C0" w:rsidRDefault="00B1016A" w:rsidP="00AC6A2B">
            <w:pPr>
              <w:pStyle w:val="aiiiTable"/>
              <w:rPr>
                <w:lang w:val="en-ID" w:eastAsia="en-ID"/>
              </w:rPr>
            </w:pPr>
            <w:r w:rsidRPr="000A35C0">
              <w:rPr>
                <w:lang w:val="en-ID" w:eastAsia="en-ID"/>
              </w:rPr>
              <w:t>18,5</w:t>
            </w:r>
          </w:p>
        </w:tc>
        <w:tc>
          <w:tcPr>
            <w:tcW w:w="783" w:type="dxa"/>
            <w:shd w:val="clear" w:color="auto" w:fill="auto"/>
            <w:noWrap/>
            <w:vAlign w:val="bottom"/>
            <w:hideMark/>
          </w:tcPr>
          <w:p w14:paraId="715955E4" w14:textId="77777777" w:rsidR="00B1016A" w:rsidRPr="000A35C0" w:rsidRDefault="00B1016A" w:rsidP="00AC6A2B">
            <w:pPr>
              <w:pStyle w:val="aiiiTable"/>
              <w:rPr>
                <w:lang w:val="en-ID" w:eastAsia="en-ID"/>
              </w:rPr>
            </w:pPr>
            <w:r w:rsidRPr="000A35C0">
              <w:rPr>
                <w:lang w:val="en-ID" w:eastAsia="en-ID"/>
              </w:rPr>
              <w:t>1</w:t>
            </w:r>
          </w:p>
        </w:tc>
        <w:tc>
          <w:tcPr>
            <w:tcW w:w="1120" w:type="dxa"/>
            <w:shd w:val="clear" w:color="auto" w:fill="auto"/>
            <w:noWrap/>
            <w:vAlign w:val="bottom"/>
            <w:hideMark/>
          </w:tcPr>
          <w:p w14:paraId="0B410990" w14:textId="77777777" w:rsidR="00B1016A" w:rsidRPr="000A35C0" w:rsidRDefault="00B1016A" w:rsidP="00AC6A2B">
            <w:pPr>
              <w:pStyle w:val="aiiiTable"/>
              <w:rPr>
                <w:lang w:val="en-ID" w:eastAsia="en-ID"/>
              </w:rPr>
            </w:pPr>
            <w:r w:rsidRPr="000A35C0">
              <w:rPr>
                <w:lang w:val="en-ID" w:eastAsia="en-ID"/>
              </w:rPr>
              <w:t>18,5</w:t>
            </w:r>
          </w:p>
        </w:tc>
      </w:tr>
      <w:tr w:rsidR="00B1016A" w:rsidRPr="006F08AA" w14:paraId="6B5119CF" w14:textId="77777777" w:rsidTr="00B1016A">
        <w:trPr>
          <w:trHeight w:val="220"/>
          <w:jc w:val="center"/>
        </w:trPr>
        <w:tc>
          <w:tcPr>
            <w:tcW w:w="461" w:type="dxa"/>
            <w:shd w:val="clear" w:color="auto" w:fill="auto"/>
            <w:noWrap/>
            <w:vAlign w:val="bottom"/>
            <w:hideMark/>
          </w:tcPr>
          <w:p w14:paraId="1CB30082" w14:textId="77777777" w:rsidR="00B1016A" w:rsidRPr="006F08AA" w:rsidRDefault="00B1016A" w:rsidP="00AC6A2B">
            <w:pPr>
              <w:pStyle w:val="aiiiTable"/>
              <w:rPr>
                <w:rFonts w:ascii="Calibri" w:hAnsi="Calibri" w:cs="Calibri"/>
                <w:lang w:val="en-ID" w:eastAsia="en-ID"/>
              </w:rPr>
            </w:pPr>
            <w:r w:rsidRPr="006F08AA">
              <w:rPr>
                <w:rFonts w:ascii="Calibri" w:hAnsi="Calibri" w:cs="Calibri"/>
                <w:lang w:val="en-ID" w:eastAsia="en-ID"/>
              </w:rPr>
              <w:t>3</w:t>
            </w:r>
          </w:p>
        </w:tc>
        <w:tc>
          <w:tcPr>
            <w:tcW w:w="1478" w:type="dxa"/>
            <w:shd w:val="clear" w:color="auto" w:fill="auto"/>
            <w:noWrap/>
            <w:vAlign w:val="bottom"/>
            <w:hideMark/>
          </w:tcPr>
          <w:p w14:paraId="1A2734D9" w14:textId="77777777" w:rsidR="00B1016A" w:rsidRPr="000A35C0" w:rsidRDefault="00B1016A" w:rsidP="00AC6A2B">
            <w:pPr>
              <w:pStyle w:val="aiiiTable"/>
              <w:rPr>
                <w:lang w:val="en-ID" w:eastAsia="en-ID"/>
              </w:rPr>
            </w:pPr>
            <w:r w:rsidRPr="000A35C0">
              <w:rPr>
                <w:lang w:val="en-ID" w:eastAsia="en-ID"/>
              </w:rPr>
              <w:t>RRU 3959RU</w:t>
            </w:r>
          </w:p>
        </w:tc>
        <w:tc>
          <w:tcPr>
            <w:tcW w:w="1226" w:type="dxa"/>
          </w:tcPr>
          <w:p w14:paraId="6D233675" w14:textId="77777777" w:rsidR="00B1016A" w:rsidRPr="000A35C0" w:rsidRDefault="00B1016A" w:rsidP="00AC6A2B">
            <w:pPr>
              <w:pStyle w:val="aiiiTable"/>
              <w:rPr>
                <w:lang w:val="en-ID" w:eastAsia="en-ID"/>
              </w:rPr>
            </w:pPr>
            <w:r w:rsidRPr="000A35C0">
              <w:rPr>
                <w:lang w:val="en-ID" w:eastAsia="en-ID"/>
              </w:rPr>
              <w:t>38,5</w:t>
            </w:r>
          </w:p>
        </w:tc>
        <w:tc>
          <w:tcPr>
            <w:tcW w:w="839" w:type="dxa"/>
            <w:shd w:val="clear" w:color="auto" w:fill="auto"/>
            <w:noWrap/>
            <w:vAlign w:val="bottom"/>
            <w:hideMark/>
          </w:tcPr>
          <w:p w14:paraId="7AED073C" w14:textId="77777777" w:rsidR="00B1016A" w:rsidRPr="000A35C0" w:rsidRDefault="00B1016A" w:rsidP="00AC6A2B">
            <w:pPr>
              <w:pStyle w:val="aiiiTable"/>
              <w:rPr>
                <w:lang w:val="en-ID" w:eastAsia="en-ID"/>
              </w:rPr>
            </w:pPr>
            <w:r w:rsidRPr="000A35C0">
              <w:rPr>
                <w:lang w:val="en-ID" w:eastAsia="en-ID"/>
              </w:rPr>
              <w:t>14,4</w:t>
            </w:r>
          </w:p>
        </w:tc>
        <w:tc>
          <w:tcPr>
            <w:tcW w:w="783" w:type="dxa"/>
            <w:shd w:val="clear" w:color="auto" w:fill="auto"/>
            <w:noWrap/>
            <w:vAlign w:val="bottom"/>
            <w:hideMark/>
          </w:tcPr>
          <w:p w14:paraId="723B75D1" w14:textId="77777777" w:rsidR="00B1016A" w:rsidRPr="000A35C0" w:rsidRDefault="00B1016A" w:rsidP="00AC6A2B">
            <w:pPr>
              <w:pStyle w:val="aiiiTable"/>
              <w:rPr>
                <w:lang w:val="en-ID" w:eastAsia="en-ID"/>
              </w:rPr>
            </w:pPr>
            <w:r w:rsidRPr="000A35C0">
              <w:rPr>
                <w:lang w:val="en-ID" w:eastAsia="en-ID"/>
              </w:rPr>
              <w:t>6</w:t>
            </w:r>
          </w:p>
        </w:tc>
        <w:tc>
          <w:tcPr>
            <w:tcW w:w="1120" w:type="dxa"/>
            <w:shd w:val="clear" w:color="auto" w:fill="auto"/>
            <w:noWrap/>
            <w:vAlign w:val="bottom"/>
            <w:hideMark/>
          </w:tcPr>
          <w:p w14:paraId="6E23B7DA" w14:textId="77777777" w:rsidR="00B1016A" w:rsidRPr="000A35C0" w:rsidRDefault="00B1016A" w:rsidP="00AC6A2B">
            <w:pPr>
              <w:pStyle w:val="aiiiTable"/>
              <w:rPr>
                <w:lang w:val="en-ID" w:eastAsia="en-ID"/>
              </w:rPr>
            </w:pPr>
            <w:r w:rsidRPr="000A35C0">
              <w:rPr>
                <w:lang w:val="en-ID" w:eastAsia="en-ID"/>
              </w:rPr>
              <w:t>86,4</w:t>
            </w:r>
          </w:p>
        </w:tc>
      </w:tr>
      <w:tr w:rsidR="00B1016A" w:rsidRPr="006F08AA" w14:paraId="3CA355C1" w14:textId="77777777" w:rsidTr="00B1016A">
        <w:trPr>
          <w:trHeight w:val="220"/>
          <w:jc w:val="center"/>
        </w:trPr>
        <w:tc>
          <w:tcPr>
            <w:tcW w:w="461" w:type="dxa"/>
            <w:shd w:val="clear" w:color="auto" w:fill="auto"/>
            <w:noWrap/>
            <w:vAlign w:val="bottom"/>
          </w:tcPr>
          <w:p w14:paraId="2157FE88" w14:textId="77777777" w:rsidR="00B1016A" w:rsidRPr="006F08AA" w:rsidRDefault="00B1016A" w:rsidP="00AC6A2B">
            <w:pPr>
              <w:pStyle w:val="aiiiTable"/>
              <w:rPr>
                <w:rFonts w:ascii="Calibri" w:hAnsi="Calibri" w:cs="Calibri"/>
                <w:lang w:val="en-ID" w:eastAsia="en-ID"/>
              </w:rPr>
            </w:pPr>
            <w:r w:rsidRPr="006F08AA">
              <w:rPr>
                <w:rFonts w:ascii="Calibri" w:hAnsi="Calibri" w:cs="Calibri"/>
                <w:lang w:val="en-ID" w:eastAsia="en-ID"/>
              </w:rPr>
              <w:t>4</w:t>
            </w:r>
          </w:p>
        </w:tc>
        <w:tc>
          <w:tcPr>
            <w:tcW w:w="1478" w:type="dxa"/>
            <w:shd w:val="clear" w:color="auto" w:fill="auto"/>
            <w:noWrap/>
            <w:vAlign w:val="bottom"/>
          </w:tcPr>
          <w:p w14:paraId="47CC6346" w14:textId="77777777" w:rsidR="00B1016A" w:rsidRPr="000A35C0" w:rsidRDefault="00B1016A" w:rsidP="00AC6A2B">
            <w:pPr>
              <w:pStyle w:val="aiiiTable"/>
              <w:rPr>
                <w:lang w:val="en-ID" w:eastAsia="en-ID"/>
              </w:rPr>
            </w:pPr>
            <w:r w:rsidRPr="000A35C0">
              <w:rPr>
                <w:lang w:val="en-ID" w:eastAsia="en-ID"/>
              </w:rPr>
              <w:t>RRU 3959RU</w:t>
            </w:r>
          </w:p>
        </w:tc>
        <w:tc>
          <w:tcPr>
            <w:tcW w:w="1226" w:type="dxa"/>
          </w:tcPr>
          <w:p w14:paraId="0709534B" w14:textId="77777777" w:rsidR="00B1016A" w:rsidRPr="000A35C0" w:rsidRDefault="00B1016A" w:rsidP="00AC6A2B">
            <w:pPr>
              <w:pStyle w:val="aiiiTable"/>
              <w:rPr>
                <w:lang w:val="en-ID" w:eastAsia="en-ID"/>
              </w:rPr>
            </w:pPr>
            <w:r w:rsidRPr="000A35C0">
              <w:rPr>
                <w:lang w:val="en-ID" w:eastAsia="en-ID"/>
              </w:rPr>
              <w:t>38</w:t>
            </w:r>
          </w:p>
        </w:tc>
        <w:tc>
          <w:tcPr>
            <w:tcW w:w="839" w:type="dxa"/>
            <w:shd w:val="clear" w:color="auto" w:fill="auto"/>
            <w:noWrap/>
            <w:vAlign w:val="bottom"/>
          </w:tcPr>
          <w:p w14:paraId="0BCD1614" w14:textId="77777777" w:rsidR="00B1016A" w:rsidRPr="000A35C0" w:rsidRDefault="00B1016A" w:rsidP="00AC6A2B">
            <w:pPr>
              <w:pStyle w:val="aiiiTable"/>
              <w:rPr>
                <w:lang w:val="en-ID" w:eastAsia="en-ID"/>
              </w:rPr>
            </w:pPr>
            <w:r w:rsidRPr="000A35C0">
              <w:rPr>
                <w:lang w:val="en-ID" w:eastAsia="en-ID"/>
              </w:rPr>
              <w:t>14,4</w:t>
            </w:r>
          </w:p>
        </w:tc>
        <w:tc>
          <w:tcPr>
            <w:tcW w:w="783" w:type="dxa"/>
            <w:shd w:val="clear" w:color="auto" w:fill="auto"/>
            <w:noWrap/>
            <w:vAlign w:val="bottom"/>
          </w:tcPr>
          <w:p w14:paraId="55D4A8B9" w14:textId="77777777" w:rsidR="00B1016A" w:rsidRPr="000A35C0" w:rsidRDefault="00B1016A" w:rsidP="00AC6A2B">
            <w:pPr>
              <w:pStyle w:val="aiiiTable"/>
              <w:rPr>
                <w:lang w:val="en-ID" w:eastAsia="en-ID"/>
              </w:rPr>
            </w:pPr>
            <w:r w:rsidRPr="000A35C0">
              <w:rPr>
                <w:lang w:val="en-ID" w:eastAsia="en-ID"/>
              </w:rPr>
              <w:t>6</w:t>
            </w:r>
          </w:p>
        </w:tc>
        <w:tc>
          <w:tcPr>
            <w:tcW w:w="1120" w:type="dxa"/>
            <w:shd w:val="clear" w:color="auto" w:fill="auto"/>
            <w:noWrap/>
            <w:vAlign w:val="bottom"/>
          </w:tcPr>
          <w:p w14:paraId="5A59A888" w14:textId="77777777" w:rsidR="00B1016A" w:rsidRPr="000A35C0" w:rsidRDefault="00B1016A" w:rsidP="00AC6A2B">
            <w:pPr>
              <w:pStyle w:val="aiiiTable"/>
              <w:rPr>
                <w:lang w:val="en-ID" w:eastAsia="en-ID"/>
              </w:rPr>
            </w:pPr>
            <w:r w:rsidRPr="000A35C0">
              <w:rPr>
                <w:lang w:val="en-ID" w:eastAsia="en-ID"/>
              </w:rPr>
              <w:t>86,4</w:t>
            </w:r>
          </w:p>
        </w:tc>
      </w:tr>
    </w:tbl>
    <w:p w14:paraId="611D999D" w14:textId="77777777" w:rsidR="00B1016A" w:rsidRDefault="00B1016A" w:rsidP="00B1016A">
      <w:pPr>
        <w:pStyle w:val="aiiiTable"/>
      </w:pPr>
      <w:r w:rsidRPr="00B1016A">
        <w:t>Source: Data in research, 2020</w:t>
      </w:r>
    </w:p>
    <w:p w14:paraId="479B0755" w14:textId="77777777" w:rsidR="00B1016A" w:rsidRDefault="00B1016A" w:rsidP="00B1016A">
      <w:pPr>
        <w:pStyle w:val="aiiiTable"/>
      </w:pPr>
    </w:p>
    <w:p w14:paraId="217525EB" w14:textId="77777777" w:rsidR="00B1016A" w:rsidRDefault="00B1016A" w:rsidP="00B1016A">
      <w:pPr>
        <w:pStyle w:val="aiiFigure"/>
      </w:pPr>
      <w:r>
        <w:rPr>
          <w:noProof/>
          <w:lang w:val="id-ID" w:eastAsia="id-ID"/>
        </w:rPr>
        <w:drawing>
          <wp:inline distT="0" distB="0" distL="0" distR="0" wp14:anchorId="1115BABF" wp14:editId="09A9DDF9">
            <wp:extent cx="1184402" cy="5058383"/>
            <wp:effectExtent l="6350" t="0" r="3175"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11">
                      <a:extLst>
                        <a:ext uri="{28A0092B-C50C-407E-A947-70E740481C1C}">
                          <a14:useLocalDpi xmlns:a14="http://schemas.microsoft.com/office/drawing/2010/main" val="0"/>
                        </a:ext>
                      </a:extLst>
                    </a:blip>
                    <a:stretch>
                      <a:fillRect/>
                    </a:stretch>
                  </pic:blipFill>
                  <pic:spPr>
                    <a:xfrm rot="5400000">
                      <a:off x="0" y="0"/>
                      <a:ext cx="1207730" cy="5158014"/>
                    </a:xfrm>
                    <a:prstGeom prst="rect">
                      <a:avLst/>
                    </a:prstGeom>
                  </pic:spPr>
                </pic:pic>
              </a:graphicData>
            </a:graphic>
          </wp:inline>
        </w:drawing>
      </w:r>
    </w:p>
    <w:p w14:paraId="263C5A46" w14:textId="77777777" w:rsidR="00157BF9" w:rsidRPr="00157BF9" w:rsidRDefault="00157BF9" w:rsidP="00157BF9">
      <w:pPr>
        <w:pStyle w:val="aiiFigure"/>
      </w:pPr>
      <w:r w:rsidRPr="00157BF9">
        <w:t>Figure 3. Modeling to MS Tower</w:t>
      </w:r>
    </w:p>
    <w:p w14:paraId="74600838" w14:textId="77777777" w:rsidR="00B1016A" w:rsidRDefault="00B1016A" w:rsidP="00B1016A">
      <w:pPr>
        <w:pStyle w:val="aiiFigure"/>
      </w:pPr>
      <w:r w:rsidRPr="00B1016A">
        <w:t>Source: Data in research, 2020</w:t>
      </w:r>
    </w:p>
    <w:p w14:paraId="23282F8D" w14:textId="77777777" w:rsidR="005E7777" w:rsidRDefault="005E7777" w:rsidP="000E6B20">
      <w:pPr>
        <w:pStyle w:val="aiBodyText"/>
      </w:pPr>
    </w:p>
    <w:p w14:paraId="57B4FA94" w14:textId="77777777" w:rsidR="00DB09E0" w:rsidRDefault="00DB09E0" w:rsidP="00DB09E0">
      <w:pPr>
        <w:pStyle w:val="aiBodyText"/>
      </w:pPr>
    </w:p>
    <w:p w14:paraId="54FDEF1C" w14:textId="77777777" w:rsidR="00DB09E0" w:rsidRDefault="00DB09E0" w:rsidP="00DB09E0">
      <w:pPr>
        <w:pStyle w:val="aiBodyText"/>
      </w:pPr>
    </w:p>
    <w:p w14:paraId="2CCADBDE" w14:textId="77777777" w:rsidR="00DB09E0" w:rsidRDefault="00DB09E0" w:rsidP="00DB09E0">
      <w:pPr>
        <w:pStyle w:val="aiBodyText"/>
      </w:pPr>
    </w:p>
    <w:p w14:paraId="7D618D31" w14:textId="77777777" w:rsidR="00DB09E0" w:rsidRDefault="00DB09E0" w:rsidP="00DB09E0">
      <w:pPr>
        <w:pStyle w:val="aiBodyText"/>
      </w:pPr>
    </w:p>
    <w:p w14:paraId="22727DD3" w14:textId="77777777" w:rsidR="00DB09E0" w:rsidRDefault="00DB09E0" w:rsidP="00DB09E0">
      <w:pPr>
        <w:pStyle w:val="aiBodyText"/>
      </w:pPr>
    </w:p>
    <w:p w14:paraId="1D51C638" w14:textId="77777777" w:rsidR="00DB09E0" w:rsidRDefault="00DB09E0" w:rsidP="00DB09E0">
      <w:pPr>
        <w:pStyle w:val="aiBodyText"/>
      </w:pPr>
    </w:p>
    <w:p w14:paraId="652E1F85" w14:textId="77777777" w:rsidR="00DB09E0" w:rsidRDefault="00DB09E0" w:rsidP="00DB09E0">
      <w:pPr>
        <w:pStyle w:val="aiBodyText"/>
      </w:pPr>
    </w:p>
    <w:p w14:paraId="357C0E9A" w14:textId="77777777" w:rsidR="00DB09E0" w:rsidRDefault="00DB09E0" w:rsidP="00DB09E0">
      <w:pPr>
        <w:pStyle w:val="aiBodyText"/>
      </w:pPr>
    </w:p>
    <w:p w14:paraId="73490940" w14:textId="77777777" w:rsidR="00DB09E0" w:rsidRDefault="00DB09E0" w:rsidP="00DB09E0">
      <w:pPr>
        <w:pStyle w:val="aiBodyText"/>
      </w:pPr>
    </w:p>
    <w:p w14:paraId="53F4DE40" w14:textId="77777777" w:rsidR="00DB09E0" w:rsidRDefault="00DB09E0" w:rsidP="00DB09E0">
      <w:pPr>
        <w:pStyle w:val="aiBodyText"/>
      </w:pPr>
    </w:p>
    <w:p w14:paraId="73FF1CC8" w14:textId="77777777" w:rsidR="00DB09E0" w:rsidRDefault="00DB09E0" w:rsidP="00DB09E0">
      <w:pPr>
        <w:pStyle w:val="aiBodyText"/>
      </w:pPr>
    </w:p>
    <w:p w14:paraId="1D001533" w14:textId="77777777" w:rsidR="00DA1618" w:rsidRDefault="00DA1618" w:rsidP="00DB09E0">
      <w:pPr>
        <w:pStyle w:val="aiBodyText"/>
      </w:pPr>
    </w:p>
    <w:p w14:paraId="273A18C6" w14:textId="77777777" w:rsidR="00DA1618" w:rsidRDefault="00DA1618" w:rsidP="00DB09E0">
      <w:pPr>
        <w:pStyle w:val="aiBodyText"/>
      </w:pPr>
    </w:p>
    <w:p w14:paraId="7AD53633" w14:textId="77777777" w:rsidR="00DA1618" w:rsidRDefault="00DA1618" w:rsidP="00DB09E0">
      <w:pPr>
        <w:pStyle w:val="aiBodyText"/>
      </w:pPr>
    </w:p>
    <w:p w14:paraId="608D2D4C" w14:textId="77777777" w:rsidR="00DA1618" w:rsidRDefault="00DA1618" w:rsidP="00DB09E0">
      <w:pPr>
        <w:pStyle w:val="aiBodyText"/>
      </w:pPr>
    </w:p>
    <w:p w14:paraId="230FB6AB" w14:textId="77777777" w:rsidR="00DA1618" w:rsidRDefault="00DA1618" w:rsidP="00DB09E0">
      <w:pPr>
        <w:pStyle w:val="aiBodyText"/>
      </w:pPr>
    </w:p>
    <w:p w14:paraId="2CDF93D7" w14:textId="77777777" w:rsidR="00DA1618" w:rsidRDefault="00DA1618" w:rsidP="00DB09E0">
      <w:pPr>
        <w:pStyle w:val="aiBodyText"/>
      </w:pPr>
    </w:p>
    <w:p w14:paraId="18377128" w14:textId="77777777" w:rsidR="00DA1618" w:rsidRDefault="00DA1618" w:rsidP="00DB09E0">
      <w:pPr>
        <w:pStyle w:val="aiBodyText"/>
      </w:pPr>
    </w:p>
    <w:p w14:paraId="5635133D" w14:textId="77777777" w:rsidR="00DA1618" w:rsidRDefault="00DA1618" w:rsidP="00DB09E0">
      <w:pPr>
        <w:pStyle w:val="aiBodyText"/>
      </w:pPr>
    </w:p>
    <w:p w14:paraId="4D2FEBE4" w14:textId="77777777" w:rsidR="00DA1618" w:rsidRDefault="00DA1618" w:rsidP="00DB09E0">
      <w:pPr>
        <w:pStyle w:val="aiBodyText"/>
      </w:pPr>
    </w:p>
    <w:p w14:paraId="427976C6" w14:textId="77777777" w:rsidR="00DB09E0" w:rsidRDefault="000E6B20" w:rsidP="00DB09E0">
      <w:pPr>
        <w:pStyle w:val="aiBodyText"/>
      </w:pPr>
      <w:r w:rsidRPr="000E6B20">
        <w:t>Analysis result of existing tower:</w:t>
      </w:r>
    </w:p>
    <w:p w14:paraId="48CE67D1" w14:textId="77777777" w:rsidR="000E6B20" w:rsidRDefault="000E6B20" w:rsidP="00DB09E0">
      <w:pPr>
        <w:pStyle w:val="aiiiTable"/>
      </w:pPr>
      <w:r w:rsidRPr="000E6B20">
        <w:t>Table 2. Analysis result of existing tower</w:t>
      </w:r>
    </w:p>
    <w:tbl>
      <w:tblPr>
        <w:tblW w:w="6622" w:type="dxa"/>
        <w:jc w:val="center"/>
        <w:tblLook w:val="04A0" w:firstRow="1" w:lastRow="0" w:firstColumn="1" w:lastColumn="0" w:noHBand="0" w:noVBand="1"/>
      </w:tblPr>
      <w:tblGrid>
        <w:gridCol w:w="2415"/>
        <w:gridCol w:w="849"/>
        <w:gridCol w:w="849"/>
        <w:gridCol w:w="1239"/>
        <w:gridCol w:w="1270"/>
      </w:tblGrid>
      <w:tr w:rsidR="000E6B20" w:rsidRPr="00F7706E" w14:paraId="1D51329C" w14:textId="77777777" w:rsidTr="00DA1618">
        <w:trPr>
          <w:trHeight w:val="256"/>
          <w:jc w:val="center"/>
        </w:trPr>
        <w:tc>
          <w:tcPr>
            <w:tcW w:w="2415" w:type="dxa"/>
            <w:tcBorders>
              <w:top w:val="single" w:sz="4" w:space="0" w:color="auto"/>
              <w:bottom w:val="single" w:sz="4" w:space="0" w:color="auto"/>
            </w:tcBorders>
            <w:shd w:val="clear" w:color="auto" w:fill="auto"/>
            <w:noWrap/>
            <w:vAlign w:val="center"/>
            <w:hideMark/>
          </w:tcPr>
          <w:p w14:paraId="31718742" w14:textId="77777777" w:rsidR="000E6B20" w:rsidRPr="000E6B20" w:rsidRDefault="000E6B20" w:rsidP="000E6B20">
            <w:pPr>
              <w:pStyle w:val="aiiiTable"/>
              <w:rPr>
                <w:lang w:val="en-ID"/>
              </w:rPr>
            </w:pPr>
            <w:r w:rsidRPr="000E6B20">
              <w:rPr>
                <w:lang w:val="en-ID"/>
              </w:rPr>
              <w:t>Description</w:t>
            </w:r>
          </w:p>
        </w:tc>
        <w:tc>
          <w:tcPr>
            <w:tcW w:w="849" w:type="dxa"/>
            <w:tcBorders>
              <w:top w:val="single" w:sz="4" w:space="0" w:color="auto"/>
              <w:bottom w:val="single" w:sz="4" w:space="0" w:color="auto"/>
            </w:tcBorders>
            <w:shd w:val="clear" w:color="auto" w:fill="auto"/>
            <w:noWrap/>
            <w:vAlign w:val="center"/>
            <w:hideMark/>
          </w:tcPr>
          <w:p w14:paraId="6B5EA9A5" w14:textId="77777777" w:rsidR="000E6B20" w:rsidRPr="000E6B20" w:rsidRDefault="000E6B20" w:rsidP="000E6B20">
            <w:pPr>
              <w:pStyle w:val="aiiiTable"/>
              <w:rPr>
                <w:lang w:val="en-ID"/>
              </w:rPr>
            </w:pPr>
            <w:r w:rsidRPr="000E6B20">
              <w:rPr>
                <w:lang w:val="en-ID"/>
              </w:rPr>
              <w:t>Result</w:t>
            </w:r>
          </w:p>
        </w:tc>
        <w:tc>
          <w:tcPr>
            <w:tcW w:w="849" w:type="dxa"/>
            <w:tcBorders>
              <w:top w:val="single" w:sz="4" w:space="0" w:color="auto"/>
              <w:bottom w:val="single" w:sz="4" w:space="0" w:color="auto"/>
            </w:tcBorders>
            <w:shd w:val="clear" w:color="auto" w:fill="auto"/>
            <w:noWrap/>
            <w:vAlign w:val="center"/>
            <w:hideMark/>
          </w:tcPr>
          <w:p w14:paraId="299F0166" w14:textId="77777777" w:rsidR="000E6B20" w:rsidRPr="000E6B20" w:rsidRDefault="000E6B20" w:rsidP="000E6B20">
            <w:pPr>
              <w:pStyle w:val="aiiiTable"/>
              <w:rPr>
                <w:lang w:val="en-ID"/>
              </w:rPr>
            </w:pPr>
            <w:r w:rsidRPr="000E6B20">
              <w:rPr>
                <w:lang w:val="en-ID"/>
              </w:rPr>
              <w:t> </w:t>
            </w:r>
          </w:p>
        </w:tc>
        <w:tc>
          <w:tcPr>
            <w:tcW w:w="1239" w:type="dxa"/>
            <w:tcBorders>
              <w:top w:val="single" w:sz="4" w:space="0" w:color="auto"/>
              <w:bottom w:val="single" w:sz="4" w:space="0" w:color="auto"/>
            </w:tcBorders>
            <w:shd w:val="clear" w:color="auto" w:fill="auto"/>
            <w:noWrap/>
            <w:vAlign w:val="center"/>
            <w:hideMark/>
          </w:tcPr>
          <w:p w14:paraId="5405739B" w14:textId="77777777" w:rsidR="000E6B20" w:rsidRPr="000E6B20" w:rsidRDefault="000E6B20" w:rsidP="000E6B20">
            <w:pPr>
              <w:pStyle w:val="aiiiTable"/>
              <w:rPr>
                <w:lang w:val="en-ID"/>
              </w:rPr>
            </w:pPr>
            <w:r w:rsidRPr="000E6B20">
              <w:rPr>
                <w:lang w:val="en-ID"/>
              </w:rPr>
              <w:t>Design Limit</w:t>
            </w:r>
          </w:p>
        </w:tc>
        <w:tc>
          <w:tcPr>
            <w:tcW w:w="1268" w:type="dxa"/>
            <w:tcBorders>
              <w:top w:val="single" w:sz="4" w:space="0" w:color="auto"/>
              <w:bottom w:val="single" w:sz="4" w:space="0" w:color="auto"/>
            </w:tcBorders>
            <w:shd w:val="clear" w:color="auto" w:fill="auto"/>
            <w:noWrap/>
            <w:vAlign w:val="center"/>
            <w:hideMark/>
          </w:tcPr>
          <w:p w14:paraId="7030DB12" w14:textId="77777777" w:rsidR="000E6B20" w:rsidRPr="000E6B20" w:rsidRDefault="000E6B20" w:rsidP="000E6B20">
            <w:pPr>
              <w:pStyle w:val="aiiiTable"/>
              <w:rPr>
                <w:lang w:val="en-ID"/>
              </w:rPr>
            </w:pPr>
            <w:r w:rsidRPr="000E6B20">
              <w:rPr>
                <w:lang w:val="en-ID"/>
              </w:rPr>
              <w:t>Remark</w:t>
            </w:r>
          </w:p>
        </w:tc>
      </w:tr>
      <w:tr w:rsidR="000E6B20" w:rsidRPr="00F7706E" w14:paraId="175FC303" w14:textId="77777777" w:rsidTr="00DA1618">
        <w:trPr>
          <w:trHeight w:val="256"/>
          <w:jc w:val="center"/>
        </w:trPr>
        <w:tc>
          <w:tcPr>
            <w:tcW w:w="6622" w:type="dxa"/>
            <w:gridSpan w:val="5"/>
            <w:tcBorders>
              <w:top w:val="single" w:sz="4" w:space="0" w:color="auto"/>
            </w:tcBorders>
            <w:shd w:val="clear" w:color="auto" w:fill="auto"/>
            <w:noWrap/>
            <w:vAlign w:val="bottom"/>
            <w:hideMark/>
          </w:tcPr>
          <w:p w14:paraId="4F0F41E5" w14:textId="77777777" w:rsidR="000E6B20" w:rsidRPr="000E6B20" w:rsidRDefault="000E6B20" w:rsidP="000E6B20">
            <w:pPr>
              <w:pStyle w:val="aiiiTable"/>
              <w:rPr>
                <w:lang w:val="en-ID"/>
              </w:rPr>
            </w:pPr>
            <w:r w:rsidRPr="000E6B20">
              <w:rPr>
                <w:lang w:val="en-ID"/>
              </w:rPr>
              <w:t>Operational Wind load (84 km/h)</w:t>
            </w:r>
          </w:p>
        </w:tc>
      </w:tr>
      <w:tr w:rsidR="000E6B20" w:rsidRPr="00F7706E" w14:paraId="4AB43C08" w14:textId="77777777" w:rsidTr="00DA1618">
        <w:trPr>
          <w:trHeight w:val="256"/>
          <w:jc w:val="center"/>
        </w:trPr>
        <w:tc>
          <w:tcPr>
            <w:tcW w:w="2415" w:type="dxa"/>
            <w:shd w:val="clear" w:color="auto" w:fill="auto"/>
            <w:noWrap/>
            <w:vAlign w:val="bottom"/>
            <w:hideMark/>
          </w:tcPr>
          <w:p w14:paraId="4FC9153E" w14:textId="77777777" w:rsidR="000E6B20" w:rsidRPr="000E6B20" w:rsidRDefault="000E6B20" w:rsidP="000E6B20">
            <w:pPr>
              <w:pStyle w:val="aiiiTable"/>
              <w:rPr>
                <w:lang w:val="en-ID"/>
              </w:rPr>
            </w:pPr>
            <w:r w:rsidRPr="000E6B20">
              <w:rPr>
                <w:lang w:val="en-ID"/>
              </w:rPr>
              <w:t>Twist (degree)</w:t>
            </w:r>
          </w:p>
        </w:tc>
        <w:tc>
          <w:tcPr>
            <w:tcW w:w="849" w:type="dxa"/>
            <w:shd w:val="clear" w:color="auto" w:fill="auto"/>
            <w:noWrap/>
            <w:vAlign w:val="center"/>
            <w:hideMark/>
          </w:tcPr>
          <w:p w14:paraId="7040CC7A" w14:textId="77777777" w:rsidR="000E6B20" w:rsidRPr="000E6B20" w:rsidRDefault="000E6B20" w:rsidP="000E6B20">
            <w:pPr>
              <w:pStyle w:val="aiiiTable"/>
              <w:rPr>
                <w:lang w:val="en-ID"/>
              </w:rPr>
            </w:pPr>
            <w:r w:rsidRPr="000E6B20">
              <w:rPr>
                <w:lang w:val="en-ID"/>
              </w:rPr>
              <w:t>0,2524</w:t>
            </w:r>
          </w:p>
        </w:tc>
        <w:tc>
          <w:tcPr>
            <w:tcW w:w="849" w:type="dxa"/>
            <w:shd w:val="clear" w:color="auto" w:fill="auto"/>
            <w:noWrap/>
            <w:vAlign w:val="center"/>
            <w:hideMark/>
          </w:tcPr>
          <w:p w14:paraId="00F1662D" w14:textId="77777777" w:rsidR="000E6B20" w:rsidRPr="000E6B20" w:rsidRDefault="000E6B20" w:rsidP="000E6B20">
            <w:pPr>
              <w:pStyle w:val="aiiiTable"/>
              <w:rPr>
                <w:lang w:val="en-ID"/>
              </w:rPr>
            </w:pPr>
            <w:r w:rsidRPr="000E6B20">
              <w:rPr>
                <w:lang w:val="en-ID"/>
              </w:rPr>
              <w:t>&lt;</w:t>
            </w:r>
          </w:p>
        </w:tc>
        <w:tc>
          <w:tcPr>
            <w:tcW w:w="1239" w:type="dxa"/>
            <w:shd w:val="clear" w:color="auto" w:fill="auto"/>
            <w:noWrap/>
            <w:vAlign w:val="center"/>
            <w:hideMark/>
          </w:tcPr>
          <w:p w14:paraId="47E97795" w14:textId="77777777" w:rsidR="000E6B20" w:rsidRPr="000E6B20" w:rsidRDefault="000E6B20" w:rsidP="000E6B20">
            <w:pPr>
              <w:pStyle w:val="aiiiTable"/>
              <w:rPr>
                <w:lang w:val="en-ID"/>
              </w:rPr>
            </w:pPr>
            <w:r w:rsidRPr="000E6B20">
              <w:rPr>
                <w:lang w:val="en-ID"/>
              </w:rPr>
              <w:t>0,5</w:t>
            </w:r>
          </w:p>
        </w:tc>
        <w:tc>
          <w:tcPr>
            <w:tcW w:w="1268" w:type="dxa"/>
            <w:shd w:val="clear" w:color="auto" w:fill="auto"/>
            <w:noWrap/>
            <w:vAlign w:val="center"/>
            <w:hideMark/>
          </w:tcPr>
          <w:p w14:paraId="629D618D" w14:textId="77777777" w:rsidR="000E6B20" w:rsidRPr="000E6B20" w:rsidRDefault="000E6B20" w:rsidP="000E6B20">
            <w:pPr>
              <w:pStyle w:val="aiiiTable"/>
              <w:rPr>
                <w:lang w:val="en-ID"/>
              </w:rPr>
            </w:pPr>
            <w:r w:rsidRPr="000E6B20">
              <w:rPr>
                <w:lang w:val="en-ID"/>
              </w:rPr>
              <w:t>Ok!</w:t>
            </w:r>
          </w:p>
        </w:tc>
      </w:tr>
      <w:tr w:rsidR="000E6B20" w:rsidRPr="00F7706E" w14:paraId="4AA062B2" w14:textId="77777777" w:rsidTr="00DA1618">
        <w:trPr>
          <w:trHeight w:val="256"/>
          <w:jc w:val="center"/>
        </w:trPr>
        <w:tc>
          <w:tcPr>
            <w:tcW w:w="2415" w:type="dxa"/>
            <w:tcBorders>
              <w:top w:val="nil"/>
            </w:tcBorders>
            <w:shd w:val="clear" w:color="auto" w:fill="auto"/>
            <w:noWrap/>
            <w:vAlign w:val="bottom"/>
            <w:hideMark/>
          </w:tcPr>
          <w:p w14:paraId="7F6FE8A0" w14:textId="77777777" w:rsidR="000E6B20" w:rsidRPr="000E6B20" w:rsidRDefault="000E6B20" w:rsidP="000E6B20">
            <w:pPr>
              <w:pStyle w:val="aiiiTable"/>
              <w:rPr>
                <w:lang w:val="en-ID"/>
              </w:rPr>
            </w:pPr>
            <w:r w:rsidRPr="000E6B20">
              <w:rPr>
                <w:lang w:val="en-ID"/>
              </w:rPr>
              <w:t>Sway (degree)</w:t>
            </w:r>
          </w:p>
        </w:tc>
        <w:tc>
          <w:tcPr>
            <w:tcW w:w="849" w:type="dxa"/>
            <w:tcBorders>
              <w:top w:val="nil"/>
            </w:tcBorders>
            <w:shd w:val="clear" w:color="auto" w:fill="auto"/>
            <w:noWrap/>
            <w:vAlign w:val="center"/>
            <w:hideMark/>
          </w:tcPr>
          <w:p w14:paraId="033C4DA5" w14:textId="77777777" w:rsidR="000E6B20" w:rsidRPr="000E6B20" w:rsidRDefault="000E6B20" w:rsidP="000E6B20">
            <w:pPr>
              <w:pStyle w:val="aiiiTable"/>
              <w:rPr>
                <w:lang w:val="en-ID"/>
              </w:rPr>
            </w:pPr>
            <w:r w:rsidRPr="000E6B20">
              <w:rPr>
                <w:lang w:val="en-ID"/>
              </w:rPr>
              <w:t>0,0176</w:t>
            </w:r>
          </w:p>
        </w:tc>
        <w:tc>
          <w:tcPr>
            <w:tcW w:w="849" w:type="dxa"/>
            <w:tcBorders>
              <w:top w:val="nil"/>
            </w:tcBorders>
            <w:shd w:val="clear" w:color="auto" w:fill="auto"/>
            <w:noWrap/>
            <w:vAlign w:val="center"/>
            <w:hideMark/>
          </w:tcPr>
          <w:p w14:paraId="3B7B6ECF" w14:textId="77777777" w:rsidR="000E6B20" w:rsidRPr="000E6B20" w:rsidRDefault="000E6B20" w:rsidP="000E6B20">
            <w:pPr>
              <w:pStyle w:val="aiiiTable"/>
              <w:rPr>
                <w:lang w:val="en-ID"/>
              </w:rPr>
            </w:pPr>
            <w:r w:rsidRPr="000E6B20">
              <w:rPr>
                <w:lang w:val="en-ID"/>
              </w:rPr>
              <w:t>&lt;</w:t>
            </w:r>
          </w:p>
        </w:tc>
        <w:tc>
          <w:tcPr>
            <w:tcW w:w="1239" w:type="dxa"/>
            <w:tcBorders>
              <w:top w:val="nil"/>
            </w:tcBorders>
            <w:shd w:val="clear" w:color="auto" w:fill="auto"/>
            <w:noWrap/>
            <w:vAlign w:val="center"/>
            <w:hideMark/>
          </w:tcPr>
          <w:p w14:paraId="0956DA10" w14:textId="77777777" w:rsidR="000E6B20" w:rsidRPr="000E6B20" w:rsidRDefault="000E6B20" w:rsidP="000E6B20">
            <w:pPr>
              <w:pStyle w:val="aiiiTable"/>
              <w:rPr>
                <w:lang w:val="en-ID"/>
              </w:rPr>
            </w:pPr>
            <w:r w:rsidRPr="000E6B20">
              <w:rPr>
                <w:lang w:val="en-ID"/>
              </w:rPr>
              <w:t>0,5</w:t>
            </w:r>
          </w:p>
        </w:tc>
        <w:tc>
          <w:tcPr>
            <w:tcW w:w="1268" w:type="dxa"/>
            <w:tcBorders>
              <w:top w:val="nil"/>
            </w:tcBorders>
            <w:shd w:val="clear" w:color="auto" w:fill="auto"/>
            <w:noWrap/>
            <w:vAlign w:val="center"/>
            <w:hideMark/>
          </w:tcPr>
          <w:p w14:paraId="63F860A4" w14:textId="77777777" w:rsidR="000E6B20" w:rsidRPr="000E6B20" w:rsidRDefault="000E6B20" w:rsidP="000E6B20">
            <w:pPr>
              <w:pStyle w:val="aiiiTable"/>
              <w:rPr>
                <w:lang w:val="en-ID"/>
              </w:rPr>
            </w:pPr>
            <w:r w:rsidRPr="000E6B20">
              <w:rPr>
                <w:lang w:val="en-ID"/>
              </w:rPr>
              <w:t>Ok!</w:t>
            </w:r>
          </w:p>
        </w:tc>
      </w:tr>
      <w:tr w:rsidR="000E6B20" w:rsidRPr="00F7706E" w14:paraId="3BFDB390" w14:textId="77777777" w:rsidTr="00DA1618">
        <w:trPr>
          <w:trHeight w:val="256"/>
          <w:jc w:val="center"/>
        </w:trPr>
        <w:tc>
          <w:tcPr>
            <w:tcW w:w="2415" w:type="dxa"/>
            <w:shd w:val="clear" w:color="auto" w:fill="auto"/>
            <w:noWrap/>
            <w:vAlign w:val="bottom"/>
            <w:hideMark/>
          </w:tcPr>
          <w:p w14:paraId="05F72ED1" w14:textId="77777777" w:rsidR="000E6B20" w:rsidRPr="000E6B20" w:rsidRDefault="000E6B20" w:rsidP="000E6B20">
            <w:pPr>
              <w:pStyle w:val="aiiiTable"/>
              <w:rPr>
                <w:lang w:val="en-ID"/>
              </w:rPr>
            </w:pPr>
            <w:r w:rsidRPr="000E6B20">
              <w:rPr>
                <w:lang w:val="en-ID"/>
              </w:rPr>
              <w:t>Displacement (m)</w:t>
            </w:r>
          </w:p>
        </w:tc>
        <w:tc>
          <w:tcPr>
            <w:tcW w:w="849" w:type="dxa"/>
            <w:shd w:val="clear" w:color="auto" w:fill="auto"/>
            <w:noWrap/>
            <w:vAlign w:val="center"/>
            <w:hideMark/>
          </w:tcPr>
          <w:p w14:paraId="76CBCDD5" w14:textId="77777777" w:rsidR="000E6B20" w:rsidRPr="000E6B20" w:rsidRDefault="000E6B20" w:rsidP="000E6B20">
            <w:pPr>
              <w:pStyle w:val="aiiiTable"/>
              <w:rPr>
                <w:lang w:val="en-ID"/>
              </w:rPr>
            </w:pPr>
            <w:r w:rsidRPr="000E6B20">
              <w:rPr>
                <w:lang w:val="en-ID"/>
              </w:rPr>
              <w:t>0,1039</w:t>
            </w:r>
          </w:p>
        </w:tc>
        <w:tc>
          <w:tcPr>
            <w:tcW w:w="849" w:type="dxa"/>
            <w:shd w:val="clear" w:color="auto" w:fill="auto"/>
            <w:noWrap/>
            <w:vAlign w:val="center"/>
            <w:hideMark/>
          </w:tcPr>
          <w:p w14:paraId="03A45048" w14:textId="77777777" w:rsidR="000E6B20" w:rsidRPr="000E6B20" w:rsidRDefault="000E6B20" w:rsidP="000E6B20">
            <w:pPr>
              <w:pStyle w:val="aiiiTable"/>
              <w:rPr>
                <w:lang w:val="en-ID"/>
              </w:rPr>
            </w:pPr>
            <w:r w:rsidRPr="000E6B20">
              <w:rPr>
                <w:lang w:val="en-ID"/>
              </w:rPr>
              <w:t>&lt;</w:t>
            </w:r>
          </w:p>
        </w:tc>
        <w:tc>
          <w:tcPr>
            <w:tcW w:w="1239" w:type="dxa"/>
            <w:shd w:val="clear" w:color="auto" w:fill="auto"/>
            <w:noWrap/>
            <w:vAlign w:val="center"/>
            <w:hideMark/>
          </w:tcPr>
          <w:p w14:paraId="51A87CD9" w14:textId="77777777" w:rsidR="000E6B20" w:rsidRPr="000E6B20" w:rsidRDefault="000E6B20" w:rsidP="000E6B20">
            <w:pPr>
              <w:pStyle w:val="aiiiTable"/>
              <w:rPr>
                <w:lang w:val="en-ID"/>
              </w:rPr>
            </w:pPr>
            <w:r w:rsidRPr="000E6B20">
              <w:rPr>
                <w:lang w:val="en-ID"/>
              </w:rPr>
              <w:t>0,21</w:t>
            </w:r>
          </w:p>
        </w:tc>
        <w:tc>
          <w:tcPr>
            <w:tcW w:w="1268" w:type="dxa"/>
            <w:shd w:val="clear" w:color="auto" w:fill="auto"/>
            <w:noWrap/>
            <w:vAlign w:val="center"/>
            <w:hideMark/>
          </w:tcPr>
          <w:p w14:paraId="47CA6E7E" w14:textId="77777777" w:rsidR="000E6B20" w:rsidRPr="000E6B20" w:rsidRDefault="000E6B20" w:rsidP="000E6B20">
            <w:pPr>
              <w:pStyle w:val="aiiiTable"/>
              <w:rPr>
                <w:lang w:val="en-ID"/>
              </w:rPr>
            </w:pPr>
            <w:r w:rsidRPr="000E6B20">
              <w:rPr>
                <w:lang w:val="en-ID"/>
              </w:rPr>
              <w:t>Ok!</w:t>
            </w:r>
          </w:p>
        </w:tc>
      </w:tr>
      <w:tr w:rsidR="000E6B20" w:rsidRPr="00F7706E" w14:paraId="0A957499" w14:textId="77777777" w:rsidTr="00DA1618">
        <w:trPr>
          <w:trHeight w:val="256"/>
          <w:jc w:val="center"/>
        </w:trPr>
        <w:tc>
          <w:tcPr>
            <w:tcW w:w="2415" w:type="dxa"/>
            <w:tcBorders>
              <w:top w:val="nil"/>
            </w:tcBorders>
            <w:shd w:val="clear" w:color="auto" w:fill="auto"/>
            <w:noWrap/>
            <w:vAlign w:val="bottom"/>
            <w:hideMark/>
          </w:tcPr>
          <w:p w14:paraId="0EDE6259" w14:textId="77777777" w:rsidR="000E6B20" w:rsidRPr="000E6B20" w:rsidRDefault="000E6B20" w:rsidP="000E6B20">
            <w:pPr>
              <w:pStyle w:val="aiiiTable"/>
              <w:rPr>
                <w:lang w:val="en-ID"/>
              </w:rPr>
            </w:pPr>
            <w:r w:rsidRPr="000E6B20">
              <w:rPr>
                <w:lang w:val="en-ID"/>
              </w:rPr>
              <w:t>Rotation Antenna</w:t>
            </w:r>
          </w:p>
        </w:tc>
        <w:tc>
          <w:tcPr>
            <w:tcW w:w="849" w:type="dxa"/>
            <w:tcBorders>
              <w:top w:val="nil"/>
            </w:tcBorders>
            <w:shd w:val="clear" w:color="auto" w:fill="auto"/>
            <w:noWrap/>
            <w:vAlign w:val="center"/>
            <w:hideMark/>
          </w:tcPr>
          <w:p w14:paraId="046FAB4E" w14:textId="77777777" w:rsidR="000E6B20" w:rsidRPr="000E6B20" w:rsidRDefault="000E6B20" w:rsidP="000E6B20">
            <w:pPr>
              <w:pStyle w:val="aiiiTable"/>
              <w:rPr>
                <w:lang w:val="en-ID"/>
              </w:rPr>
            </w:pPr>
            <w:r w:rsidRPr="000E6B20">
              <w:rPr>
                <w:lang w:val="en-ID"/>
              </w:rPr>
              <w:t> </w:t>
            </w:r>
          </w:p>
        </w:tc>
        <w:tc>
          <w:tcPr>
            <w:tcW w:w="849" w:type="dxa"/>
            <w:tcBorders>
              <w:top w:val="nil"/>
            </w:tcBorders>
            <w:shd w:val="clear" w:color="auto" w:fill="auto"/>
            <w:noWrap/>
            <w:vAlign w:val="center"/>
            <w:hideMark/>
          </w:tcPr>
          <w:p w14:paraId="4B0B80F0" w14:textId="77777777" w:rsidR="000E6B20" w:rsidRPr="000E6B20" w:rsidRDefault="000E6B20" w:rsidP="000E6B20">
            <w:pPr>
              <w:pStyle w:val="aiiiTable"/>
              <w:rPr>
                <w:lang w:val="en-ID"/>
              </w:rPr>
            </w:pPr>
          </w:p>
        </w:tc>
        <w:tc>
          <w:tcPr>
            <w:tcW w:w="1239" w:type="dxa"/>
            <w:tcBorders>
              <w:top w:val="nil"/>
            </w:tcBorders>
            <w:shd w:val="clear" w:color="auto" w:fill="auto"/>
            <w:noWrap/>
            <w:vAlign w:val="center"/>
            <w:hideMark/>
          </w:tcPr>
          <w:p w14:paraId="135E5A78" w14:textId="77777777" w:rsidR="000E6B20" w:rsidRPr="000E6B20" w:rsidRDefault="000E6B20" w:rsidP="000E6B20">
            <w:pPr>
              <w:pStyle w:val="aiiiTable"/>
              <w:rPr>
                <w:lang w:val="en-ID"/>
              </w:rPr>
            </w:pPr>
            <w:r w:rsidRPr="000E6B20">
              <w:rPr>
                <w:lang w:val="en-ID"/>
              </w:rPr>
              <w:t> </w:t>
            </w:r>
          </w:p>
        </w:tc>
        <w:tc>
          <w:tcPr>
            <w:tcW w:w="1268" w:type="dxa"/>
            <w:tcBorders>
              <w:top w:val="nil"/>
            </w:tcBorders>
            <w:shd w:val="clear" w:color="auto" w:fill="auto"/>
            <w:noWrap/>
            <w:vAlign w:val="center"/>
            <w:hideMark/>
          </w:tcPr>
          <w:p w14:paraId="25C17AEC" w14:textId="77777777" w:rsidR="000E6B20" w:rsidRPr="000E6B20" w:rsidRDefault="000E6B20" w:rsidP="000E6B20">
            <w:pPr>
              <w:pStyle w:val="aiiiTable"/>
              <w:rPr>
                <w:lang w:val="en-ID"/>
              </w:rPr>
            </w:pPr>
          </w:p>
        </w:tc>
      </w:tr>
      <w:tr w:rsidR="000E6B20" w:rsidRPr="00F7706E" w14:paraId="32E1BC81" w14:textId="77777777" w:rsidTr="00DA1618">
        <w:trPr>
          <w:trHeight w:val="256"/>
          <w:jc w:val="center"/>
        </w:trPr>
        <w:tc>
          <w:tcPr>
            <w:tcW w:w="2415" w:type="dxa"/>
            <w:tcBorders>
              <w:top w:val="nil"/>
            </w:tcBorders>
            <w:shd w:val="clear" w:color="auto" w:fill="auto"/>
            <w:noWrap/>
            <w:vAlign w:val="bottom"/>
            <w:hideMark/>
          </w:tcPr>
          <w:p w14:paraId="22A6C24A" w14:textId="77777777" w:rsidR="000E6B20" w:rsidRPr="000E6B20" w:rsidRDefault="000E6B20" w:rsidP="000E6B20">
            <w:pPr>
              <w:pStyle w:val="aiiiTable"/>
              <w:rPr>
                <w:lang w:val="en-ID"/>
              </w:rPr>
            </w:pPr>
            <w:r w:rsidRPr="000E6B20">
              <w:rPr>
                <w:lang w:val="en-ID"/>
              </w:rPr>
              <w:t>Max. rotation-X</w:t>
            </w:r>
          </w:p>
        </w:tc>
        <w:tc>
          <w:tcPr>
            <w:tcW w:w="849" w:type="dxa"/>
            <w:tcBorders>
              <w:top w:val="nil"/>
            </w:tcBorders>
            <w:shd w:val="clear" w:color="auto" w:fill="auto"/>
            <w:noWrap/>
            <w:vAlign w:val="bottom"/>
            <w:hideMark/>
          </w:tcPr>
          <w:p w14:paraId="727846E7" w14:textId="77777777" w:rsidR="000E6B20" w:rsidRPr="000E6B20" w:rsidRDefault="000E6B20" w:rsidP="000E6B20">
            <w:pPr>
              <w:pStyle w:val="aiiiTable"/>
              <w:rPr>
                <w:lang w:val="en-ID"/>
              </w:rPr>
            </w:pPr>
            <w:r w:rsidRPr="000E6B20">
              <w:rPr>
                <w:lang w:val="en-ID"/>
              </w:rPr>
              <w:t>0,2654</w:t>
            </w:r>
          </w:p>
        </w:tc>
        <w:tc>
          <w:tcPr>
            <w:tcW w:w="849" w:type="dxa"/>
            <w:tcBorders>
              <w:top w:val="nil"/>
            </w:tcBorders>
            <w:shd w:val="clear" w:color="auto" w:fill="auto"/>
            <w:noWrap/>
            <w:vAlign w:val="center"/>
            <w:hideMark/>
          </w:tcPr>
          <w:p w14:paraId="0B450AB3" w14:textId="77777777" w:rsidR="000E6B20" w:rsidRPr="000E6B20" w:rsidRDefault="000E6B20" w:rsidP="000E6B20">
            <w:pPr>
              <w:pStyle w:val="aiiiTable"/>
              <w:rPr>
                <w:lang w:val="en-ID"/>
              </w:rPr>
            </w:pPr>
            <w:r w:rsidRPr="000E6B20">
              <w:rPr>
                <w:lang w:val="en-ID"/>
              </w:rPr>
              <w:t>&lt;</w:t>
            </w:r>
          </w:p>
        </w:tc>
        <w:tc>
          <w:tcPr>
            <w:tcW w:w="1239" w:type="dxa"/>
            <w:tcBorders>
              <w:top w:val="nil"/>
            </w:tcBorders>
            <w:shd w:val="clear" w:color="auto" w:fill="auto"/>
            <w:noWrap/>
            <w:vAlign w:val="center"/>
            <w:hideMark/>
          </w:tcPr>
          <w:p w14:paraId="72B83563" w14:textId="77777777" w:rsidR="000E6B20" w:rsidRPr="000E6B20" w:rsidRDefault="000E6B20" w:rsidP="000E6B20">
            <w:pPr>
              <w:pStyle w:val="aiiiTable"/>
              <w:rPr>
                <w:lang w:val="en-ID"/>
              </w:rPr>
            </w:pPr>
            <w:r w:rsidRPr="000E6B20">
              <w:rPr>
                <w:lang w:val="en-ID"/>
              </w:rPr>
              <w:t>0,5</w:t>
            </w:r>
          </w:p>
        </w:tc>
        <w:tc>
          <w:tcPr>
            <w:tcW w:w="1268" w:type="dxa"/>
            <w:tcBorders>
              <w:top w:val="nil"/>
            </w:tcBorders>
            <w:shd w:val="clear" w:color="auto" w:fill="auto"/>
            <w:noWrap/>
            <w:vAlign w:val="center"/>
            <w:hideMark/>
          </w:tcPr>
          <w:p w14:paraId="1FE5184B" w14:textId="77777777" w:rsidR="000E6B20" w:rsidRPr="000E6B20" w:rsidRDefault="000E6B20" w:rsidP="000E6B20">
            <w:pPr>
              <w:pStyle w:val="aiiiTable"/>
              <w:rPr>
                <w:lang w:val="en-ID"/>
              </w:rPr>
            </w:pPr>
            <w:r w:rsidRPr="000E6B20">
              <w:rPr>
                <w:lang w:val="en-ID"/>
              </w:rPr>
              <w:t>Ok!</w:t>
            </w:r>
          </w:p>
        </w:tc>
      </w:tr>
      <w:tr w:rsidR="000E6B20" w:rsidRPr="00F7706E" w14:paraId="7E75FB16" w14:textId="77777777" w:rsidTr="00DA1618">
        <w:trPr>
          <w:trHeight w:val="256"/>
          <w:jc w:val="center"/>
        </w:trPr>
        <w:tc>
          <w:tcPr>
            <w:tcW w:w="2415" w:type="dxa"/>
            <w:tcBorders>
              <w:top w:val="nil"/>
            </w:tcBorders>
            <w:shd w:val="clear" w:color="auto" w:fill="auto"/>
            <w:noWrap/>
            <w:vAlign w:val="bottom"/>
            <w:hideMark/>
          </w:tcPr>
          <w:p w14:paraId="190970BD" w14:textId="77777777" w:rsidR="000E6B20" w:rsidRPr="000E6B20" w:rsidRDefault="000E6B20" w:rsidP="000E6B20">
            <w:pPr>
              <w:pStyle w:val="aiiiTable"/>
              <w:rPr>
                <w:lang w:val="en-ID"/>
              </w:rPr>
            </w:pPr>
            <w:r w:rsidRPr="000E6B20">
              <w:rPr>
                <w:lang w:val="en-ID"/>
              </w:rPr>
              <w:t>Max.</w:t>
            </w:r>
            <w:r w:rsidRPr="000E6B20">
              <w:t xml:space="preserve"> </w:t>
            </w:r>
            <w:r w:rsidRPr="000E6B20">
              <w:rPr>
                <w:lang w:val="en-ID"/>
              </w:rPr>
              <w:t>rotation. -Y</w:t>
            </w:r>
          </w:p>
        </w:tc>
        <w:tc>
          <w:tcPr>
            <w:tcW w:w="849" w:type="dxa"/>
            <w:tcBorders>
              <w:top w:val="nil"/>
            </w:tcBorders>
            <w:shd w:val="clear" w:color="auto" w:fill="auto"/>
            <w:noWrap/>
            <w:vAlign w:val="bottom"/>
            <w:hideMark/>
          </w:tcPr>
          <w:p w14:paraId="1A36CE44" w14:textId="77777777" w:rsidR="000E6B20" w:rsidRPr="000E6B20" w:rsidRDefault="000E6B20" w:rsidP="000E6B20">
            <w:pPr>
              <w:pStyle w:val="aiiiTable"/>
              <w:rPr>
                <w:lang w:val="en-ID"/>
              </w:rPr>
            </w:pPr>
            <w:r w:rsidRPr="000E6B20">
              <w:rPr>
                <w:lang w:val="en-ID"/>
              </w:rPr>
              <w:t>0,2638</w:t>
            </w:r>
          </w:p>
        </w:tc>
        <w:tc>
          <w:tcPr>
            <w:tcW w:w="849" w:type="dxa"/>
            <w:tcBorders>
              <w:top w:val="nil"/>
            </w:tcBorders>
            <w:shd w:val="clear" w:color="auto" w:fill="auto"/>
            <w:noWrap/>
            <w:vAlign w:val="center"/>
            <w:hideMark/>
          </w:tcPr>
          <w:p w14:paraId="4393C4BE" w14:textId="77777777" w:rsidR="000E6B20" w:rsidRPr="000E6B20" w:rsidRDefault="000E6B20" w:rsidP="000E6B20">
            <w:pPr>
              <w:pStyle w:val="aiiiTable"/>
              <w:rPr>
                <w:lang w:val="en-ID"/>
              </w:rPr>
            </w:pPr>
            <w:r w:rsidRPr="000E6B20">
              <w:rPr>
                <w:lang w:val="en-ID"/>
              </w:rPr>
              <w:t>&lt;</w:t>
            </w:r>
          </w:p>
        </w:tc>
        <w:tc>
          <w:tcPr>
            <w:tcW w:w="1239" w:type="dxa"/>
            <w:tcBorders>
              <w:top w:val="nil"/>
            </w:tcBorders>
            <w:shd w:val="clear" w:color="auto" w:fill="auto"/>
            <w:noWrap/>
            <w:vAlign w:val="center"/>
            <w:hideMark/>
          </w:tcPr>
          <w:p w14:paraId="16EF9627" w14:textId="77777777" w:rsidR="000E6B20" w:rsidRPr="000E6B20" w:rsidRDefault="000E6B20" w:rsidP="000E6B20">
            <w:pPr>
              <w:pStyle w:val="aiiiTable"/>
              <w:rPr>
                <w:lang w:val="en-ID"/>
              </w:rPr>
            </w:pPr>
            <w:r w:rsidRPr="000E6B20">
              <w:rPr>
                <w:lang w:val="en-ID"/>
              </w:rPr>
              <w:t>0,5</w:t>
            </w:r>
          </w:p>
        </w:tc>
        <w:tc>
          <w:tcPr>
            <w:tcW w:w="1268" w:type="dxa"/>
            <w:tcBorders>
              <w:top w:val="nil"/>
            </w:tcBorders>
            <w:shd w:val="clear" w:color="auto" w:fill="auto"/>
            <w:noWrap/>
            <w:vAlign w:val="center"/>
            <w:hideMark/>
          </w:tcPr>
          <w:p w14:paraId="00600394" w14:textId="77777777" w:rsidR="000E6B20" w:rsidRPr="000E6B20" w:rsidRDefault="000E6B20" w:rsidP="000E6B20">
            <w:pPr>
              <w:pStyle w:val="aiiiTable"/>
              <w:rPr>
                <w:lang w:val="en-ID"/>
              </w:rPr>
            </w:pPr>
            <w:r w:rsidRPr="000E6B20">
              <w:rPr>
                <w:lang w:val="en-ID"/>
              </w:rPr>
              <w:t>Ok!</w:t>
            </w:r>
          </w:p>
        </w:tc>
      </w:tr>
      <w:tr w:rsidR="000E6B20" w:rsidRPr="00F7706E" w14:paraId="7CF992F6" w14:textId="77777777" w:rsidTr="00DA1618">
        <w:trPr>
          <w:trHeight w:val="256"/>
          <w:jc w:val="center"/>
        </w:trPr>
        <w:tc>
          <w:tcPr>
            <w:tcW w:w="2415" w:type="dxa"/>
            <w:tcBorders>
              <w:top w:val="nil"/>
            </w:tcBorders>
            <w:shd w:val="clear" w:color="auto" w:fill="auto"/>
            <w:noWrap/>
            <w:vAlign w:val="bottom"/>
            <w:hideMark/>
          </w:tcPr>
          <w:p w14:paraId="0F2E6F49" w14:textId="77777777" w:rsidR="000E6B20" w:rsidRPr="000E6B20" w:rsidRDefault="000E6B20" w:rsidP="000E6B20">
            <w:pPr>
              <w:pStyle w:val="aiiiTable"/>
              <w:rPr>
                <w:lang w:val="en-ID"/>
              </w:rPr>
            </w:pPr>
            <w:r w:rsidRPr="000E6B20">
              <w:rPr>
                <w:lang w:val="en-ID"/>
              </w:rPr>
              <w:t>Max.</w:t>
            </w:r>
            <w:r w:rsidRPr="000E6B20">
              <w:t xml:space="preserve"> </w:t>
            </w:r>
            <w:r w:rsidRPr="000E6B20">
              <w:rPr>
                <w:lang w:val="en-ID"/>
              </w:rPr>
              <w:t>rotation -Z</w:t>
            </w:r>
          </w:p>
        </w:tc>
        <w:tc>
          <w:tcPr>
            <w:tcW w:w="849" w:type="dxa"/>
            <w:tcBorders>
              <w:top w:val="nil"/>
            </w:tcBorders>
            <w:shd w:val="clear" w:color="auto" w:fill="auto"/>
            <w:noWrap/>
            <w:vAlign w:val="bottom"/>
            <w:hideMark/>
          </w:tcPr>
          <w:p w14:paraId="037001CA" w14:textId="77777777" w:rsidR="000E6B20" w:rsidRPr="000E6B20" w:rsidRDefault="000E6B20" w:rsidP="000E6B20">
            <w:pPr>
              <w:pStyle w:val="aiiiTable"/>
              <w:rPr>
                <w:lang w:val="en-ID"/>
              </w:rPr>
            </w:pPr>
            <w:r w:rsidRPr="000E6B20">
              <w:rPr>
                <w:lang w:val="en-ID"/>
              </w:rPr>
              <w:t>0,0177</w:t>
            </w:r>
          </w:p>
        </w:tc>
        <w:tc>
          <w:tcPr>
            <w:tcW w:w="849" w:type="dxa"/>
            <w:tcBorders>
              <w:top w:val="nil"/>
            </w:tcBorders>
            <w:shd w:val="clear" w:color="auto" w:fill="auto"/>
            <w:noWrap/>
            <w:vAlign w:val="center"/>
            <w:hideMark/>
          </w:tcPr>
          <w:p w14:paraId="7B0153AF" w14:textId="77777777" w:rsidR="000E6B20" w:rsidRPr="000E6B20" w:rsidRDefault="000E6B20" w:rsidP="000E6B20">
            <w:pPr>
              <w:pStyle w:val="aiiiTable"/>
              <w:rPr>
                <w:lang w:val="en-ID"/>
              </w:rPr>
            </w:pPr>
            <w:r w:rsidRPr="000E6B20">
              <w:rPr>
                <w:lang w:val="en-ID"/>
              </w:rPr>
              <w:t>&lt;</w:t>
            </w:r>
          </w:p>
        </w:tc>
        <w:tc>
          <w:tcPr>
            <w:tcW w:w="1239" w:type="dxa"/>
            <w:tcBorders>
              <w:top w:val="nil"/>
            </w:tcBorders>
            <w:shd w:val="clear" w:color="auto" w:fill="auto"/>
            <w:noWrap/>
            <w:vAlign w:val="center"/>
            <w:hideMark/>
          </w:tcPr>
          <w:p w14:paraId="7CF44E57" w14:textId="77777777" w:rsidR="000E6B20" w:rsidRPr="000E6B20" w:rsidRDefault="000E6B20" w:rsidP="000E6B20">
            <w:pPr>
              <w:pStyle w:val="aiiiTable"/>
              <w:rPr>
                <w:lang w:val="en-ID"/>
              </w:rPr>
            </w:pPr>
            <w:r w:rsidRPr="000E6B20">
              <w:rPr>
                <w:lang w:val="en-ID"/>
              </w:rPr>
              <w:t>0,5</w:t>
            </w:r>
          </w:p>
        </w:tc>
        <w:tc>
          <w:tcPr>
            <w:tcW w:w="1268" w:type="dxa"/>
            <w:tcBorders>
              <w:top w:val="nil"/>
            </w:tcBorders>
            <w:shd w:val="clear" w:color="auto" w:fill="auto"/>
            <w:noWrap/>
            <w:vAlign w:val="center"/>
            <w:hideMark/>
          </w:tcPr>
          <w:p w14:paraId="436E63DB" w14:textId="77777777" w:rsidR="000E6B20" w:rsidRPr="000E6B20" w:rsidRDefault="000E6B20" w:rsidP="000E6B20">
            <w:pPr>
              <w:pStyle w:val="aiiiTable"/>
              <w:rPr>
                <w:lang w:val="en-ID"/>
              </w:rPr>
            </w:pPr>
            <w:r w:rsidRPr="000E6B20">
              <w:rPr>
                <w:lang w:val="en-ID"/>
              </w:rPr>
              <w:t>Ok!</w:t>
            </w:r>
          </w:p>
        </w:tc>
      </w:tr>
      <w:tr w:rsidR="000E6B20" w:rsidRPr="00F7706E" w14:paraId="2E2B277C" w14:textId="77777777" w:rsidTr="00DA1618">
        <w:trPr>
          <w:trHeight w:val="256"/>
          <w:jc w:val="center"/>
        </w:trPr>
        <w:tc>
          <w:tcPr>
            <w:tcW w:w="6622" w:type="dxa"/>
            <w:gridSpan w:val="5"/>
            <w:shd w:val="clear" w:color="auto" w:fill="auto"/>
            <w:noWrap/>
            <w:vAlign w:val="bottom"/>
            <w:hideMark/>
          </w:tcPr>
          <w:p w14:paraId="0D87CF5F" w14:textId="77777777" w:rsidR="000E6B20" w:rsidRPr="000E6B20" w:rsidRDefault="000E6B20" w:rsidP="000E6B20">
            <w:pPr>
              <w:pStyle w:val="aiiiTable"/>
              <w:rPr>
                <w:lang w:val="en-ID"/>
              </w:rPr>
            </w:pPr>
            <w:r w:rsidRPr="000E6B20">
              <w:rPr>
                <w:lang w:val="en-ID"/>
              </w:rPr>
              <w:t>Wind Speed ​​Plan (120 km/h)</w:t>
            </w:r>
          </w:p>
        </w:tc>
      </w:tr>
      <w:tr w:rsidR="000E6B20" w:rsidRPr="00F7706E" w14:paraId="5CC50C38" w14:textId="77777777" w:rsidTr="00DA1618">
        <w:trPr>
          <w:trHeight w:val="256"/>
          <w:jc w:val="center"/>
        </w:trPr>
        <w:tc>
          <w:tcPr>
            <w:tcW w:w="2415" w:type="dxa"/>
            <w:tcBorders>
              <w:top w:val="nil"/>
              <w:right w:val="nil"/>
            </w:tcBorders>
            <w:shd w:val="clear" w:color="auto" w:fill="auto"/>
            <w:noWrap/>
            <w:vAlign w:val="bottom"/>
            <w:hideMark/>
          </w:tcPr>
          <w:p w14:paraId="48968DD2" w14:textId="77777777" w:rsidR="000E6B20" w:rsidRPr="000E6B20" w:rsidRDefault="000E6B20" w:rsidP="000E6B20">
            <w:pPr>
              <w:pStyle w:val="aiiiTable"/>
              <w:rPr>
                <w:lang w:val="en-ID"/>
              </w:rPr>
            </w:pPr>
            <w:r w:rsidRPr="000E6B20">
              <w:rPr>
                <w:lang w:val="en-ID"/>
              </w:rPr>
              <w:t>Max. Stress Ratio</w:t>
            </w:r>
          </w:p>
        </w:tc>
        <w:tc>
          <w:tcPr>
            <w:tcW w:w="849" w:type="dxa"/>
            <w:tcBorders>
              <w:top w:val="nil"/>
              <w:left w:val="nil"/>
              <w:right w:val="nil"/>
            </w:tcBorders>
            <w:shd w:val="clear" w:color="auto" w:fill="auto"/>
            <w:noWrap/>
            <w:vAlign w:val="bottom"/>
            <w:hideMark/>
          </w:tcPr>
          <w:p w14:paraId="52CB9FF5" w14:textId="77777777" w:rsidR="000E6B20" w:rsidRPr="000E6B20" w:rsidRDefault="000E6B20" w:rsidP="000E6B20">
            <w:pPr>
              <w:pStyle w:val="aiiiTable"/>
              <w:rPr>
                <w:lang w:val="en-ID"/>
              </w:rPr>
            </w:pPr>
            <w:r w:rsidRPr="000E6B20">
              <w:rPr>
                <w:lang w:val="en-ID"/>
              </w:rPr>
              <w:t> </w:t>
            </w:r>
          </w:p>
        </w:tc>
        <w:tc>
          <w:tcPr>
            <w:tcW w:w="849" w:type="dxa"/>
            <w:tcBorders>
              <w:top w:val="nil"/>
              <w:left w:val="nil"/>
              <w:right w:val="nil"/>
            </w:tcBorders>
            <w:shd w:val="clear" w:color="auto" w:fill="auto"/>
            <w:noWrap/>
            <w:vAlign w:val="bottom"/>
            <w:hideMark/>
          </w:tcPr>
          <w:p w14:paraId="68C45EB5" w14:textId="77777777" w:rsidR="000E6B20" w:rsidRPr="000E6B20" w:rsidRDefault="000E6B20" w:rsidP="000E6B20">
            <w:pPr>
              <w:pStyle w:val="aiiiTable"/>
              <w:rPr>
                <w:lang w:val="en-ID"/>
              </w:rPr>
            </w:pPr>
            <w:r w:rsidRPr="000E6B20">
              <w:rPr>
                <w:lang w:val="en-ID"/>
              </w:rPr>
              <w:t> </w:t>
            </w:r>
          </w:p>
        </w:tc>
        <w:tc>
          <w:tcPr>
            <w:tcW w:w="1239" w:type="dxa"/>
            <w:tcBorders>
              <w:top w:val="nil"/>
              <w:left w:val="nil"/>
              <w:right w:val="nil"/>
            </w:tcBorders>
            <w:shd w:val="clear" w:color="auto" w:fill="auto"/>
            <w:noWrap/>
            <w:vAlign w:val="bottom"/>
            <w:hideMark/>
          </w:tcPr>
          <w:p w14:paraId="50722463" w14:textId="77777777" w:rsidR="000E6B20" w:rsidRPr="000E6B20" w:rsidRDefault="000E6B20" w:rsidP="000E6B20">
            <w:pPr>
              <w:pStyle w:val="aiiiTable"/>
              <w:rPr>
                <w:lang w:val="en-ID"/>
              </w:rPr>
            </w:pPr>
            <w:r w:rsidRPr="000E6B20">
              <w:rPr>
                <w:lang w:val="en-ID"/>
              </w:rPr>
              <w:t> </w:t>
            </w:r>
          </w:p>
        </w:tc>
        <w:tc>
          <w:tcPr>
            <w:tcW w:w="1268" w:type="dxa"/>
            <w:tcBorders>
              <w:top w:val="nil"/>
              <w:left w:val="nil"/>
            </w:tcBorders>
            <w:shd w:val="clear" w:color="auto" w:fill="auto"/>
            <w:noWrap/>
            <w:vAlign w:val="bottom"/>
            <w:hideMark/>
          </w:tcPr>
          <w:p w14:paraId="45EAD39D" w14:textId="77777777" w:rsidR="000E6B20" w:rsidRPr="000E6B20" w:rsidRDefault="000E6B20" w:rsidP="000E6B20">
            <w:pPr>
              <w:pStyle w:val="aiiiTable"/>
              <w:rPr>
                <w:lang w:val="en-ID"/>
              </w:rPr>
            </w:pPr>
          </w:p>
        </w:tc>
      </w:tr>
      <w:tr w:rsidR="000E6B20" w:rsidRPr="00F7706E" w14:paraId="4B8A5614" w14:textId="77777777" w:rsidTr="00DA1618">
        <w:trPr>
          <w:trHeight w:val="256"/>
          <w:jc w:val="center"/>
        </w:trPr>
        <w:tc>
          <w:tcPr>
            <w:tcW w:w="2415" w:type="dxa"/>
            <w:shd w:val="clear" w:color="auto" w:fill="auto"/>
            <w:noWrap/>
            <w:vAlign w:val="bottom"/>
            <w:hideMark/>
          </w:tcPr>
          <w:p w14:paraId="0E72A68D" w14:textId="77777777" w:rsidR="000E6B20" w:rsidRPr="000E6B20" w:rsidRDefault="000E6B20" w:rsidP="000E6B20">
            <w:pPr>
              <w:pStyle w:val="aiiiTable"/>
              <w:rPr>
                <w:lang w:val="en-ID"/>
              </w:rPr>
            </w:pPr>
            <w:r w:rsidRPr="000E6B20">
              <w:rPr>
                <w:lang w:val="en-ID"/>
              </w:rPr>
              <w:t>Leg</w:t>
            </w:r>
          </w:p>
        </w:tc>
        <w:tc>
          <w:tcPr>
            <w:tcW w:w="849" w:type="dxa"/>
            <w:shd w:val="clear" w:color="auto" w:fill="auto"/>
            <w:noWrap/>
            <w:vAlign w:val="bottom"/>
            <w:hideMark/>
          </w:tcPr>
          <w:p w14:paraId="5F6C1968" w14:textId="77777777" w:rsidR="000E6B20" w:rsidRPr="000E6B20" w:rsidRDefault="000E6B20" w:rsidP="000E6B20">
            <w:pPr>
              <w:pStyle w:val="aiiiTable"/>
              <w:rPr>
                <w:lang w:val="en-ID"/>
              </w:rPr>
            </w:pPr>
            <w:r w:rsidRPr="000E6B20">
              <w:rPr>
                <w:lang w:val="en-ID"/>
              </w:rPr>
              <w:t>0,345</w:t>
            </w:r>
          </w:p>
        </w:tc>
        <w:tc>
          <w:tcPr>
            <w:tcW w:w="849" w:type="dxa"/>
            <w:shd w:val="clear" w:color="auto" w:fill="auto"/>
            <w:noWrap/>
            <w:vAlign w:val="center"/>
            <w:hideMark/>
          </w:tcPr>
          <w:p w14:paraId="51178EBC" w14:textId="77777777" w:rsidR="000E6B20" w:rsidRPr="000E6B20" w:rsidRDefault="000E6B20" w:rsidP="000E6B20">
            <w:pPr>
              <w:pStyle w:val="aiiiTable"/>
              <w:rPr>
                <w:lang w:val="en-ID"/>
              </w:rPr>
            </w:pPr>
            <w:r w:rsidRPr="000E6B20">
              <w:rPr>
                <w:lang w:val="en-ID"/>
              </w:rPr>
              <w:t>&lt;</w:t>
            </w:r>
          </w:p>
        </w:tc>
        <w:tc>
          <w:tcPr>
            <w:tcW w:w="1239" w:type="dxa"/>
            <w:shd w:val="clear" w:color="auto" w:fill="auto"/>
            <w:noWrap/>
            <w:vAlign w:val="bottom"/>
            <w:hideMark/>
          </w:tcPr>
          <w:p w14:paraId="0FCBA7FA" w14:textId="77777777" w:rsidR="000E6B20" w:rsidRPr="000E6B20" w:rsidRDefault="000E6B20" w:rsidP="000E6B20">
            <w:pPr>
              <w:pStyle w:val="aiiiTable"/>
              <w:rPr>
                <w:lang w:val="en-ID"/>
              </w:rPr>
            </w:pPr>
            <w:r w:rsidRPr="000E6B20">
              <w:rPr>
                <w:lang w:val="en-ID"/>
              </w:rPr>
              <w:t>1</w:t>
            </w:r>
          </w:p>
        </w:tc>
        <w:tc>
          <w:tcPr>
            <w:tcW w:w="1268" w:type="dxa"/>
            <w:shd w:val="clear" w:color="auto" w:fill="auto"/>
            <w:noWrap/>
            <w:vAlign w:val="center"/>
            <w:hideMark/>
          </w:tcPr>
          <w:p w14:paraId="12F7E7F5" w14:textId="77777777" w:rsidR="000E6B20" w:rsidRPr="000E6B20" w:rsidRDefault="000E6B20" w:rsidP="000E6B20">
            <w:pPr>
              <w:pStyle w:val="aiiiTable"/>
              <w:rPr>
                <w:lang w:val="en-ID"/>
              </w:rPr>
            </w:pPr>
            <w:r w:rsidRPr="000E6B20">
              <w:rPr>
                <w:lang w:val="en-ID"/>
              </w:rPr>
              <w:t>Ok!</w:t>
            </w:r>
          </w:p>
        </w:tc>
      </w:tr>
      <w:tr w:rsidR="000E6B20" w:rsidRPr="00F7706E" w14:paraId="3756527E" w14:textId="77777777" w:rsidTr="00DA1618">
        <w:trPr>
          <w:trHeight w:val="256"/>
          <w:jc w:val="center"/>
        </w:trPr>
        <w:tc>
          <w:tcPr>
            <w:tcW w:w="2415" w:type="dxa"/>
            <w:tcBorders>
              <w:top w:val="nil"/>
            </w:tcBorders>
            <w:shd w:val="clear" w:color="auto" w:fill="auto"/>
            <w:noWrap/>
            <w:vAlign w:val="bottom"/>
            <w:hideMark/>
          </w:tcPr>
          <w:p w14:paraId="15152053" w14:textId="77777777" w:rsidR="000E6B20" w:rsidRPr="000E6B20" w:rsidRDefault="000E6B20" w:rsidP="000E6B20">
            <w:pPr>
              <w:pStyle w:val="aiiiTable"/>
              <w:rPr>
                <w:lang w:val="en-ID"/>
              </w:rPr>
            </w:pPr>
            <w:r w:rsidRPr="000E6B20">
              <w:rPr>
                <w:lang w:val="en-ID"/>
              </w:rPr>
              <w:t>Bracing</w:t>
            </w:r>
          </w:p>
        </w:tc>
        <w:tc>
          <w:tcPr>
            <w:tcW w:w="849" w:type="dxa"/>
            <w:tcBorders>
              <w:top w:val="nil"/>
            </w:tcBorders>
            <w:shd w:val="clear" w:color="auto" w:fill="auto"/>
            <w:noWrap/>
            <w:vAlign w:val="bottom"/>
            <w:hideMark/>
          </w:tcPr>
          <w:p w14:paraId="6685C892" w14:textId="77777777" w:rsidR="000E6B20" w:rsidRPr="000E6B20" w:rsidRDefault="000E6B20" w:rsidP="000E6B20">
            <w:pPr>
              <w:pStyle w:val="aiiiTable"/>
              <w:rPr>
                <w:lang w:val="en-ID"/>
              </w:rPr>
            </w:pPr>
            <w:r w:rsidRPr="000E6B20">
              <w:rPr>
                <w:lang w:val="en-ID"/>
              </w:rPr>
              <w:t>0,259</w:t>
            </w:r>
          </w:p>
        </w:tc>
        <w:tc>
          <w:tcPr>
            <w:tcW w:w="849" w:type="dxa"/>
            <w:tcBorders>
              <w:top w:val="nil"/>
            </w:tcBorders>
            <w:shd w:val="clear" w:color="auto" w:fill="auto"/>
            <w:noWrap/>
            <w:vAlign w:val="center"/>
            <w:hideMark/>
          </w:tcPr>
          <w:p w14:paraId="356C80A0" w14:textId="77777777" w:rsidR="000E6B20" w:rsidRPr="000E6B20" w:rsidRDefault="000E6B20" w:rsidP="000E6B20">
            <w:pPr>
              <w:pStyle w:val="aiiiTable"/>
              <w:rPr>
                <w:lang w:val="en-ID"/>
              </w:rPr>
            </w:pPr>
            <w:r w:rsidRPr="000E6B20">
              <w:rPr>
                <w:lang w:val="en-ID"/>
              </w:rPr>
              <w:t>&lt;</w:t>
            </w:r>
          </w:p>
        </w:tc>
        <w:tc>
          <w:tcPr>
            <w:tcW w:w="1239" w:type="dxa"/>
            <w:tcBorders>
              <w:top w:val="nil"/>
            </w:tcBorders>
            <w:shd w:val="clear" w:color="auto" w:fill="auto"/>
            <w:noWrap/>
            <w:vAlign w:val="bottom"/>
            <w:hideMark/>
          </w:tcPr>
          <w:p w14:paraId="1E8F5012" w14:textId="77777777" w:rsidR="000E6B20" w:rsidRPr="000E6B20" w:rsidRDefault="000E6B20" w:rsidP="000E6B20">
            <w:pPr>
              <w:pStyle w:val="aiiiTable"/>
              <w:rPr>
                <w:lang w:val="en-ID"/>
              </w:rPr>
            </w:pPr>
            <w:r w:rsidRPr="000E6B20">
              <w:rPr>
                <w:lang w:val="en-ID"/>
              </w:rPr>
              <w:t>1</w:t>
            </w:r>
          </w:p>
        </w:tc>
        <w:tc>
          <w:tcPr>
            <w:tcW w:w="1268" w:type="dxa"/>
            <w:tcBorders>
              <w:top w:val="nil"/>
            </w:tcBorders>
            <w:shd w:val="clear" w:color="auto" w:fill="auto"/>
            <w:noWrap/>
            <w:vAlign w:val="center"/>
            <w:hideMark/>
          </w:tcPr>
          <w:p w14:paraId="7AFF8320" w14:textId="77777777" w:rsidR="000E6B20" w:rsidRPr="000E6B20" w:rsidRDefault="000E6B20" w:rsidP="000E6B20">
            <w:pPr>
              <w:pStyle w:val="aiiiTable"/>
              <w:rPr>
                <w:lang w:val="en-ID"/>
              </w:rPr>
            </w:pPr>
            <w:r w:rsidRPr="000E6B20">
              <w:rPr>
                <w:lang w:val="en-ID"/>
              </w:rPr>
              <w:t>Ok!</w:t>
            </w:r>
          </w:p>
        </w:tc>
      </w:tr>
      <w:tr w:rsidR="000E6B20" w:rsidRPr="00F7706E" w14:paraId="04734FEE" w14:textId="77777777" w:rsidTr="00DA1618">
        <w:trPr>
          <w:trHeight w:val="256"/>
          <w:jc w:val="center"/>
        </w:trPr>
        <w:tc>
          <w:tcPr>
            <w:tcW w:w="2415" w:type="dxa"/>
            <w:tcBorders>
              <w:top w:val="nil"/>
            </w:tcBorders>
            <w:shd w:val="clear" w:color="auto" w:fill="auto"/>
            <w:noWrap/>
            <w:vAlign w:val="bottom"/>
            <w:hideMark/>
          </w:tcPr>
          <w:p w14:paraId="05A78CF6" w14:textId="77777777" w:rsidR="000E6B20" w:rsidRPr="000E6B20" w:rsidRDefault="000E6B20" w:rsidP="000E6B20">
            <w:pPr>
              <w:pStyle w:val="aiiiTable"/>
              <w:rPr>
                <w:lang w:val="en-ID"/>
              </w:rPr>
            </w:pPr>
            <w:r w:rsidRPr="000E6B20">
              <w:rPr>
                <w:lang w:val="en-ID"/>
              </w:rPr>
              <w:t>Horizontal</w:t>
            </w:r>
          </w:p>
        </w:tc>
        <w:tc>
          <w:tcPr>
            <w:tcW w:w="849" w:type="dxa"/>
            <w:tcBorders>
              <w:top w:val="nil"/>
            </w:tcBorders>
            <w:shd w:val="clear" w:color="auto" w:fill="auto"/>
            <w:noWrap/>
            <w:vAlign w:val="bottom"/>
            <w:hideMark/>
          </w:tcPr>
          <w:p w14:paraId="07D75D09" w14:textId="77777777" w:rsidR="000E6B20" w:rsidRPr="000E6B20" w:rsidRDefault="000E6B20" w:rsidP="000E6B20">
            <w:pPr>
              <w:pStyle w:val="aiiiTable"/>
              <w:rPr>
                <w:lang w:val="en-ID"/>
              </w:rPr>
            </w:pPr>
            <w:r w:rsidRPr="000E6B20">
              <w:rPr>
                <w:lang w:val="en-ID"/>
              </w:rPr>
              <w:t>0,034</w:t>
            </w:r>
          </w:p>
        </w:tc>
        <w:tc>
          <w:tcPr>
            <w:tcW w:w="849" w:type="dxa"/>
            <w:tcBorders>
              <w:top w:val="nil"/>
            </w:tcBorders>
            <w:shd w:val="clear" w:color="auto" w:fill="auto"/>
            <w:noWrap/>
            <w:vAlign w:val="center"/>
            <w:hideMark/>
          </w:tcPr>
          <w:p w14:paraId="6C18E76D" w14:textId="77777777" w:rsidR="000E6B20" w:rsidRPr="000E6B20" w:rsidRDefault="000E6B20" w:rsidP="000E6B20">
            <w:pPr>
              <w:pStyle w:val="aiiiTable"/>
              <w:rPr>
                <w:lang w:val="en-ID"/>
              </w:rPr>
            </w:pPr>
            <w:r w:rsidRPr="000E6B20">
              <w:rPr>
                <w:lang w:val="en-ID"/>
              </w:rPr>
              <w:t>&lt;</w:t>
            </w:r>
          </w:p>
        </w:tc>
        <w:tc>
          <w:tcPr>
            <w:tcW w:w="1239" w:type="dxa"/>
            <w:tcBorders>
              <w:top w:val="nil"/>
            </w:tcBorders>
            <w:shd w:val="clear" w:color="auto" w:fill="auto"/>
            <w:noWrap/>
            <w:vAlign w:val="bottom"/>
            <w:hideMark/>
          </w:tcPr>
          <w:p w14:paraId="1273338A" w14:textId="77777777" w:rsidR="000E6B20" w:rsidRPr="000E6B20" w:rsidRDefault="000E6B20" w:rsidP="000E6B20">
            <w:pPr>
              <w:pStyle w:val="aiiiTable"/>
              <w:rPr>
                <w:lang w:val="en-ID"/>
              </w:rPr>
            </w:pPr>
            <w:r w:rsidRPr="000E6B20">
              <w:rPr>
                <w:lang w:val="en-ID"/>
              </w:rPr>
              <w:t>1</w:t>
            </w:r>
          </w:p>
        </w:tc>
        <w:tc>
          <w:tcPr>
            <w:tcW w:w="1268" w:type="dxa"/>
            <w:tcBorders>
              <w:top w:val="nil"/>
            </w:tcBorders>
            <w:shd w:val="clear" w:color="auto" w:fill="auto"/>
            <w:noWrap/>
            <w:vAlign w:val="center"/>
            <w:hideMark/>
          </w:tcPr>
          <w:p w14:paraId="688D012F" w14:textId="77777777" w:rsidR="000E6B20" w:rsidRPr="000E6B20" w:rsidRDefault="000E6B20" w:rsidP="000E6B20">
            <w:pPr>
              <w:pStyle w:val="aiiiTable"/>
              <w:rPr>
                <w:lang w:val="en-ID"/>
              </w:rPr>
            </w:pPr>
            <w:r w:rsidRPr="000E6B20">
              <w:rPr>
                <w:lang w:val="en-ID"/>
              </w:rPr>
              <w:t>Ok!</w:t>
            </w:r>
          </w:p>
        </w:tc>
      </w:tr>
      <w:tr w:rsidR="000E6B20" w:rsidRPr="00F7706E" w14:paraId="5F5CF4FB" w14:textId="77777777" w:rsidTr="00DA1618">
        <w:trPr>
          <w:trHeight w:val="256"/>
          <w:jc w:val="center"/>
        </w:trPr>
        <w:tc>
          <w:tcPr>
            <w:tcW w:w="2415" w:type="dxa"/>
            <w:shd w:val="clear" w:color="auto" w:fill="auto"/>
            <w:noWrap/>
            <w:vAlign w:val="bottom"/>
            <w:hideMark/>
          </w:tcPr>
          <w:p w14:paraId="56CE077F" w14:textId="77777777" w:rsidR="000E6B20" w:rsidRPr="000E6B20" w:rsidRDefault="000E6B20" w:rsidP="000E6B20">
            <w:pPr>
              <w:pStyle w:val="aiiiTable"/>
              <w:rPr>
                <w:lang w:val="en-ID"/>
              </w:rPr>
            </w:pPr>
            <w:r w:rsidRPr="000E6B20">
              <w:rPr>
                <w:lang w:val="en-ID"/>
              </w:rPr>
              <w:t>Plan Bracing</w:t>
            </w:r>
          </w:p>
        </w:tc>
        <w:tc>
          <w:tcPr>
            <w:tcW w:w="849" w:type="dxa"/>
            <w:shd w:val="clear" w:color="auto" w:fill="auto"/>
            <w:noWrap/>
            <w:vAlign w:val="bottom"/>
            <w:hideMark/>
          </w:tcPr>
          <w:p w14:paraId="39026928" w14:textId="77777777" w:rsidR="000E6B20" w:rsidRPr="000E6B20" w:rsidRDefault="000E6B20" w:rsidP="000E6B20">
            <w:pPr>
              <w:pStyle w:val="aiiiTable"/>
              <w:rPr>
                <w:lang w:val="en-ID"/>
              </w:rPr>
            </w:pPr>
            <w:r w:rsidRPr="000E6B20">
              <w:rPr>
                <w:lang w:val="en-ID"/>
              </w:rPr>
              <w:t>0,035</w:t>
            </w:r>
          </w:p>
        </w:tc>
        <w:tc>
          <w:tcPr>
            <w:tcW w:w="849" w:type="dxa"/>
            <w:shd w:val="clear" w:color="auto" w:fill="auto"/>
            <w:noWrap/>
            <w:vAlign w:val="center"/>
            <w:hideMark/>
          </w:tcPr>
          <w:p w14:paraId="2C88EB17" w14:textId="77777777" w:rsidR="000E6B20" w:rsidRPr="000E6B20" w:rsidRDefault="000E6B20" w:rsidP="000E6B20">
            <w:pPr>
              <w:pStyle w:val="aiiiTable"/>
              <w:rPr>
                <w:lang w:val="en-ID"/>
              </w:rPr>
            </w:pPr>
            <w:r w:rsidRPr="000E6B20">
              <w:rPr>
                <w:lang w:val="en-ID"/>
              </w:rPr>
              <w:t>&lt;</w:t>
            </w:r>
          </w:p>
        </w:tc>
        <w:tc>
          <w:tcPr>
            <w:tcW w:w="1239" w:type="dxa"/>
            <w:shd w:val="clear" w:color="auto" w:fill="auto"/>
            <w:noWrap/>
            <w:vAlign w:val="bottom"/>
            <w:hideMark/>
          </w:tcPr>
          <w:p w14:paraId="1BAF96BE" w14:textId="77777777" w:rsidR="000E6B20" w:rsidRPr="000E6B20" w:rsidRDefault="000E6B20" w:rsidP="000E6B20">
            <w:pPr>
              <w:pStyle w:val="aiiiTable"/>
              <w:rPr>
                <w:lang w:val="en-ID"/>
              </w:rPr>
            </w:pPr>
            <w:r w:rsidRPr="000E6B20">
              <w:rPr>
                <w:lang w:val="en-ID"/>
              </w:rPr>
              <w:t>1</w:t>
            </w:r>
          </w:p>
        </w:tc>
        <w:tc>
          <w:tcPr>
            <w:tcW w:w="1268" w:type="dxa"/>
            <w:shd w:val="clear" w:color="auto" w:fill="auto"/>
            <w:noWrap/>
            <w:vAlign w:val="center"/>
            <w:hideMark/>
          </w:tcPr>
          <w:p w14:paraId="3A36B224" w14:textId="77777777" w:rsidR="000E6B20" w:rsidRPr="000E6B20" w:rsidRDefault="000E6B20" w:rsidP="000E6B20">
            <w:pPr>
              <w:pStyle w:val="aiiiTable"/>
              <w:rPr>
                <w:lang w:val="en-ID"/>
              </w:rPr>
            </w:pPr>
            <w:r w:rsidRPr="000E6B20">
              <w:rPr>
                <w:lang w:val="en-ID"/>
              </w:rPr>
              <w:t>Ok!</w:t>
            </w:r>
          </w:p>
        </w:tc>
      </w:tr>
      <w:tr w:rsidR="000E6B20" w:rsidRPr="00F7706E" w14:paraId="27489010" w14:textId="77777777" w:rsidTr="00DA1618">
        <w:trPr>
          <w:trHeight w:val="256"/>
          <w:jc w:val="center"/>
        </w:trPr>
        <w:tc>
          <w:tcPr>
            <w:tcW w:w="2415" w:type="dxa"/>
            <w:tcBorders>
              <w:top w:val="nil"/>
            </w:tcBorders>
            <w:shd w:val="clear" w:color="auto" w:fill="auto"/>
            <w:noWrap/>
            <w:vAlign w:val="bottom"/>
            <w:hideMark/>
          </w:tcPr>
          <w:p w14:paraId="0C2F1C3A" w14:textId="77777777" w:rsidR="000E6B20" w:rsidRPr="000E6B20" w:rsidRDefault="000E6B20" w:rsidP="000E6B20">
            <w:pPr>
              <w:pStyle w:val="aiiiTable"/>
              <w:rPr>
                <w:lang w:val="en-ID"/>
              </w:rPr>
            </w:pPr>
            <w:r w:rsidRPr="000E6B20">
              <w:rPr>
                <w:lang w:val="en-ID"/>
              </w:rPr>
              <w:t>Redundant</w:t>
            </w:r>
          </w:p>
        </w:tc>
        <w:tc>
          <w:tcPr>
            <w:tcW w:w="849" w:type="dxa"/>
            <w:tcBorders>
              <w:top w:val="nil"/>
            </w:tcBorders>
            <w:shd w:val="clear" w:color="auto" w:fill="auto"/>
            <w:noWrap/>
            <w:vAlign w:val="bottom"/>
            <w:hideMark/>
          </w:tcPr>
          <w:p w14:paraId="065A84C9" w14:textId="77777777" w:rsidR="000E6B20" w:rsidRPr="000E6B20" w:rsidRDefault="000E6B20" w:rsidP="000E6B20">
            <w:pPr>
              <w:pStyle w:val="aiiiTable"/>
              <w:rPr>
                <w:lang w:val="en-ID"/>
              </w:rPr>
            </w:pPr>
            <w:r w:rsidRPr="000E6B20">
              <w:rPr>
                <w:lang w:val="en-ID"/>
              </w:rPr>
              <w:t>0,207</w:t>
            </w:r>
          </w:p>
        </w:tc>
        <w:tc>
          <w:tcPr>
            <w:tcW w:w="849" w:type="dxa"/>
            <w:tcBorders>
              <w:top w:val="nil"/>
            </w:tcBorders>
            <w:shd w:val="clear" w:color="auto" w:fill="auto"/>
            <w:noWrap/>
            <w:vAlign w:val="center"/>
            <w:hideMark/>
          </w:tcPr>
          <w:p w14:paraId="59A4D0D6" w14:textId="77777777" w:rsidR="000E6B20" w:rsidRPr="000E6B20" w:rsidRDefault="000E6B20" w:rsidP="000E6B20">
            <w:pPr>
              <w:pStyle w:val="aiiiTable"/>
              <w:rPr>
                <w:lang w:val="en-ID"/>
              </w:rPr>
            </w:pPr>
            <w:r w:rsidRPr="000E6B20">
              <w:rPr>
                <w:lang w:val="en-ID"/>
              </w:rPr>
              <w:t>&lt;</w:t>
            </w:r>
          </w:p>
        </w:tc>
        <w:tc>
          <w:tcPr>
            <w:tcW w:w="1239" w:type="dxa"/>
            <w:tcBorders>
              <w:top w:val="nil"/>
            </w:tcBorders>
            <w:shd w:val="clear" w:color="auto" w:fill="auto"/>
            <w:noWrap/>
            <w:vAlign w:val="bottom"/>
            <w:hideMark/>
          </w:tcPr>
          <w:p w14:paraId="22EC75F7" w14:textId="77777777" w:rsidR="000E6B20" w:rsidRPr="000E6B20" w:rsidRDefault="000E6B20" w:rsidP="000E6B20">
            <w:pPr>
              <w:pStyle w:val="aiiiTable"/>
              <w:rPr>
                <w:lang w:val="en-ID"/>
              </w:rPr>
            </w:pPr>
            <w:r w:rsidRPr="000E6B20">
              <w:rPr>
                <w:lang w:val="en-ID"/>
              </w:rPr>
              <w:t>1</w:t>
            </w:r>
          </w:p>
        </w:tc>
        <w:tc>
          <w:tcPr>
            <w:tcW w:w="1268" w:type="dxa"/>
            <w:tcBorders>
              <w:top w:val="nil"/>
            </w:tcBorders>
            <w:shd w:val="clear" w:color="auto" w:fill="auto"/>
            <w:noWrap/>
            <w:vAlign w:val="center"/>
            <w:hideMark/>
          </w:tcPr>
          <w:p w14:paraId="64763E80" w14:textId="77777777" w:rsidR="000E6B20" w:rsidRPr="000E6B20" w:rsidRDefault="000E6B20" w:rsidP="000E6B20">
            <w:pPr>
              <w:pStyle w:val="aiiiTable"/>
              <w:rPr>
                <w:lang w:val="en-ID"/>
              </w:rPr>
            </w:pPr>
            <w:r w:rsidRPr="000E6B20">
              <w:rPr>
                <w:lang w:val="en-ID"/>
              </w:rPr>
              <w:t>Ok!</w:t>
            </w:r>
          </w:p>
        </w:tc>
      </w:tr>
      <w:tr w:rsidR="000E6B20" w:rsidRPr="00F7706E" w14:paraId="7B5C2FF6" w14:textId="77777777" w:rsidTr="00DA1618">
        <w:trPr>
          <w:trHeight w:val="256"/>
          <w:jc w:val="center"/>
        </w:trPr>
        <w:tc>
          <w:tcPr>
            <w:tcW w:w="2415" w:type="dxa"/>
            <w:tcBorders>
              <w:bottom w:val="single" w:sz="4" w:space="0" w:color="auto"/>
            </w:tcBorders>
            <w:shd w:val="clear" w:color="auto" w:fill="auto"/>
            <w:noWrap/>
            <w:vAlign w:val="bottom"/>
            <w:hideMark/>
          </w:tcPr>
          <w:p w14:paraId="25CB8E4E" w14:textId="77777777" w:rsidR="000E6B20" w:rsidRPr="000E6B20" w:rsidRDefault="000E6B20" w:rsidP="000E6B20">
            <w:pPr>
              <w:pStyle w:val="aiiiTable"/>
              <w:rPr>
                <w:lang w:val="en-ID"/>
              </w:rPr>
            </w:pPr>
            <w:r w:rsidRPr="000E6B20">
              <w:rPr>
                <w:lang w:val="en-ID"/>
              </w:rPr>
              <w:t>Tower Weight</w:t>
            </w:r>
          </w:p>
        </w:tc>
        <w:tc>
          <w:tcPr>
            <w:tcW w:w="4207" w:type="dxa"/>
            <w:gridSpan w:val="4"/>
            <w:tcBorders>
              <w:bottom w:val="single" w:sz="4" w:space="0" w:color="auto"/>
            </w:tcBorders>
            <w:shd w:val="clear" w:color="auto" w:fill="auto"/>
            <w:noWrap/>
            <w:vAlign w:val="bottom"/>
            <w:hideMark/>
          </w:tcPr>
          <w:p w14:paraId="0D1F0DAC" w14:textId="77777777" w:rsidR="000E6B20" w:rsidRPr="000E6B20" w:rsidRDefault="000E6B20" w:rsidP="000E6B20">
            <w:pPr>
              <w:pStyle w:val="aiiiTable"/>
              <w:rPr>
                <w:lang w:val="en-ID"/>
              </w:rPr>
            </w:pPr>
            <w:r w:rsidRPr="000E6B20">
              <w:rPr>
                <w:lang w:val="en-ID"/>
              </w:rPr>
              <w:t>4340.67 kg</w:t>
            </w:r>
          </w:p>
        </w:tc>
      </w:tr>
    </w:tbl>
    <w:p w14:paraId="1AA8DE37" w14:textId="77777777" w:rsidR="000E6B20" w:rsidRDefault="000E6B20" w:rsidP="000E6B20">
      <w:pPr>
        <w:pStyle w:val="aiiiTable"/>
      </w:pPr>
      <w:r w:rsidRPr="000E6B20">
        <w:t>Source: Data in research, 2020</w:t>
      </w:r>
    </w:p>
    <w:p w14:paraId="5B61A28B" w14:textId="77777777" w:rsidR="000E6B20" w:rsidRDefault="000E6B20" w:rsidP="000E6B20">
      <w:pPr>
        <w:pStyle w:val="aiiiTable"/>
      </w:pPr>
    </w:p>
    <w:p w14:paraId="4BA5A209" w14:textId="77777777" w:rsidR="004A6CA1" w:rsidRDefault="000E6B20" w:rsidP="000E6B20">
      <w:pPr>
        <w:pStyle w:val="aiBodyText"/>
      </w:pPr>
      <w:r>
        <w:t>B. Planning e</w:t>
      </w:r>
      <w:r w:rsidRPr="000E6B20">
        <w:t>xtend tower 42m +6 with the following data</w:t>
      </w:r>
    </w:p>
    <w:p w14:paraId="2C46108F" w14:textId="77777777" w:rsidR="000E6B20" w:rsidRDefault="000E6B20" w:rsidP="000E6B20">
      <w:pPr>
        <w:pStyle w:val="aiiFigure"/>
      </w:pPr>
      <w:r w:rsidRPr="000E6B20">
        <w:rPr>
          <w:noProof/>
          <w:lang w:val="id-ID" w:eastAsia="id-ID"/>
        </w:rPr>
        <w:drawing>
          <wp:inline distT="0" distB="0" distL="0" distR="0" wp14:anchorId="54B54FDB" wp14:editId="4AC55974">
            <wp:extent cx="4089042" cy="1692906"/>
            <wp:effectExtent l="0" t="0" r="6985"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2">
                      <a:extLst>
                        <a:ext uri="{28A0092B-C50C-407E-A947-70E740481C1C}">
                          <a14:useLocalDpi xmlns:a14="http://schemas.microsoft.com/office/drawing/2010/main" val="0"/>
                        </a:ext>
                      </a:extLst>
                    </a:blip>
                    <a:stretch>
                      <a:fillRect/>
                    </a:stretch>
                  </pic:blipFill>
                  <pic:spPr>
                    <a:xfrm>
                      <a:off x="0" y="0"/>
                      <a:ext cx="4095701" cy="1695663"/>
                    </a:xfrm>
                    <a:prstGeom prst="rect">
                      <a:avLst/>
                    </a:prstGeom>
                  </pic:spPr>
                </pic:pic>
              </a:graphicData>
            </a:graphic>
          </wp:inline>
        </w:drawing>
      </w:r>
    </w:p>
    <w:p w14:paraId="16F5F6E6" w14:textId="77777777" w:rsidR="00355298" w:rsidRDefault="00355298" w:rsidP="000E6B20">
      <w:pPr>
        <w:pStyle w:val="aiiFigure"/>
      </w:pPr>
      <w:r w:rsidRPr="00355298">
        <w:t>Figure 4. Modeling extend Tower</w:t>
      </w:r>
    </w:p>
    <w:p w14:paraId="750D8AD3" w14:textId="77777777" w:rsidR="005E7777" w:rsidRPr="008D5E35" w:rsidRDefault="000E6B20" w:rsidP="008D5E35">
      <w:pPr>
        <w:pStyle w:val="aiiFigure"/>
      </w:pPr>
      <w:r w:rsidRPr="000E6B20">
        <w:t>Source: Data in research, 2020</w:t>
      </w:r>
    </w:p>
    <w:p w14:paraId="2393C67A" w14:textId="77777777" w:rsidR="0021596B" w:rsidRDefault="0021596B" w:rsidP="000E6B20">
      <w:pPr>
        <w:pStyle w:val="aiBodyText"/>
        <w:rPr>
          <w:lang w:val="id-ID"/>
        </w:rPr>
      </w:pPr>
    </w:p>
    <w:p w14:paraId="7731F9AE" w14:textId="77777777" w:rsidR="008D5E35" w:rsidRDefault="000E6B20" w:rsidP="008D5E35">
      <w:pPr>
        <w:pStyle w:val="aiBodyText"/>
      </w:pPr>
      <w:r>
        <w:t>Load planning data used</w:t>
      </w:r>
    </w:p>
    <w:p w14:paraId="53446D5D" w14:textId="77777777" w:rsidR="00DA1618" w:rsidRDefault="00DA1618" w:rsidP="00DA1618">
      <w:pPr>
        <w:pStyle w:val="aiiiTable"/>
      </w:pPr>
      <w:r>
        <w:t>Table 2. Existing &amp; proposed antenna</w:t>
      </w:r>
    </w:p>
    <w:tbl>
      <w:tblPr>
        <w:tblW w:w="6130" w:type="dxa"/>
        <w:jc w:val="center"/>
        <w:tblBorders>
          <w:top w:val="single" w:sz="4" w:space="0" w:color="auto"/>
          <w:bottom w:val="single" w:sz="4" w:space="0" w:color="auto"/>
        </w:tblBorders>
        <w:tblLook w:val="04A0" w:firstRow="1" w:lastRow="0" w:firstColumn="1" w:lastColumn="0" w:noHBand="0" w:noVBand="1"/>
      </w:tblPr>
      <w:tblGrid>
        <w:gridCol w:w="510"/>
        <w:gridCol w:w="1495"/>
        <w:gridCol w:w="1219"/>
        <w:gridCol w:w="963"/>
        <w:gridCol w:w="848"/>
        <w:gridCol w:w="1095"/>
      </w:tblGrid>
      <w:tr w:rsidR="00DA1618" w:rsidRPr="00AC6A2B" w14:paraId="153AE96C" w14:textId="77777777" w:rsidTr="00055A11">
        <w:trPr>
          <w:trHeight w:val="241"/>
          <w:jc w:val="center"/>
        </w:trPr>
        <w:tc>
          <w:tcPr>
            <w:tcW w:w="510" w:type="dxa"/>
            <w:tcBorders>
              <w:top w:val="single" w:sz="4" w:space="0" w:color="auto"/>
              <w:bottom w:val="single" w:sz="4" w:space="0" w:color="auto"/>
            </w:tcBorders>
            <w:shd w:val="clear" w:color="auto" w:fill="auto"/>
            <w:noWrap/>
            <w:vAlign w:val="bottom"/>
            <w:hideMark/>
          </w:tcPr>
          <w:p w14:paraId="03246B05" w14:textId="77777777" w:rsidR="00DA1618" w:rsidRPr="00AC6A2B" w:rsidRDefault="00DA1618" w:rsidP="00055A11">
            <w:pPr>
              <w:pStyle w:val="aiiiTable"/>
            </w:pPr>
            <w:r w:rsidRPr="00AC6A2B">
              <w:t>No</w:t>
            </w:r>
          </w:p>
        </w:tc>
        <w:tc>
          <w:tcPr>
            <w:tcW w:w="1495" w:type="dxa"/>
            <w:tcBorders>
              <w:top w:val="single" w:sz="4" w:space="0" w:color="auto"/>
              <w:bottom w:val="single" w:sz="4" w:space="0" w:color="auto"/>
            </w:tcBorders>
            <w:shd w:val="clear" w:color="auto" w:fill="auto"/>
            <w:noWrap/>
            <w:vAlign w:val="bottom"/>
            <w:hideMark/>
          </w:tcPr>
          <w:p w14:paraId="272A5750" w14:textId="77777777" w:rsidR="00DA1618" w:rsidRPr="00AC6A2B" w:rsidRDefault="00DA1618" w:rsidP="00055A11">
            <w:pPr>
              <w:pStyle w:val="aiiiTable"/>
            </w:pPr>
            <w:r w:rsidRPr="00AC6A2B">
              <w:t xml:space="preserve">Type </w:t>
            </w:r>
          </w:p>
        </w:tc>
        <w:tc>
          <w:tcPr>
            <w:tcW w:w="1219" w:type="dxa"/>
            <w:tcBorders>
              <w:top w:val="single" w:sz="4" w:space="0" w:color="auto"/>
              <w:bottom w:val="single" w:sz="4" w:space="0" w:color="auto"/>
            </w:tcBorders>
            <w:shd w:val="clear" w:color="auto" w:fill="auto"/>
            <w:noWrap/>
            <w:vAlign w:val="bottom"/>
            <w:hideMark/>
          </w:tcPr>
          <w:p w14:paraId="1E647042" w14:textId="77777777" w:rsidR="00DA1618" w:rsidRPr="00AC6A2B" w:rsidRDefault="00DA1618" w:rsidP="00055A11">
            <w:pPr>
              <w:pStyle w:val="aiiiTable"/>
            </w:pPr>
            <w:r w:rsidRPr="00AC6A2B">
              <w:t>Height (m)</w:t>
            </w:r>
          </w:p>
        </w:tc>
        <w:tc>
          <w:tcPr>
            <w:tcW w:w="963" w:type="dxa"/>
            <w:tcBorders>
              <w:top w:val="single" w:sz="4" w:space="0" w:color="auto"/>
              <w:bottom w:val="single" w:sz="4" w:space="0" w:color="auto"/>
            </w:tcBorders>
            <w:shd w:val="clear" w:color="auto" w:fill="auto"/>
            <w:noWrap/>
            <w:vAlign w:val="bottom"/>
            <w:hideMark/>
          </w:tcPr>
          <w:p w14:paraId="0E335671" w14:textId="77777777" w:rsidR="00DA1618" w:rsidRPr="00AC6A2B" w:rsidRDefault="00DA1618" w:rsidP="00055A11">
            <w:pPr>
              <w:pStyle w:val="aiiiTable"/>
            </w:pPr>
            <w:r w:rsidRPr="00AC6A2B">
              <w:t>Weight (Kg)</w:t>
            </w:r>
          </w:p>
        </w:tc>
        <w:tc>
          <w:tcPr>
            <w:tcW w:w="848" w:type="dxa"/>
            <w:tcBorders>
              <w:top w:val="single" w:sz="4" w:space="0" w:color="auto"/>
              <w:bottom w:val="single" w:sz="4" w:space="0" w:color="auto"/>
            </w:tcBorders>
            <w:shd w:val="clear" w:color="auto" w:fill="auto"/>
            <w:noWrap/>
            <w:vAlign w:val="bottom"/>
            <w:hideMark/>
          </w:tcPr>
          <w:p w14:paraId="6287E4F2" w14:textId="77777777" w:rsidR="00DA1618" w:rsidRPr="00AC6A2B" w:rsidRDefault="00DA1618" w:rsidP="00055A11">
            <w:pPr>
              <w:pStyle w:val="aiiiTable"/>
            </w:pPr>
            <w:r w:rsidRPr="00AC6A2B">
              <w:t>Qty</w:t>
            </w:r>
          </w:p>
        </w:tc>
        <w:tc>
          <w:tcPr>
            <w:tcW w:w="1095" w:type="dxa"/>
            <w:tcBorders>
              <w:top w:val="single" w:sz="4" w:space="0" w:color="auto"/>
              <w:bottom w:val="single" w:sz="4" w:space="0" w:color="auto"/>
            </w:tcBorders>
            <w:shd w:val="clear" w:color="auto" w:fill="auto"/>
            <w:noWrap/>
            <w:vAlign w:val="bottom"/>
            <w:hideMark/>
          </w:tcPr>
          <w:p w14:paraId="12670516" w14:textId="77777777" w:rsidR="00DA1618" w:rsidRPr="00AC6A2B" w:rsidRDefault="00DA1618" w:rsidP="00055A11">
            <w:pPr>
              <w:pStyle w:val="aiiiTable"/>
            </w:pPr>
            <w:r w:rsidRPr="00AC6A2B">
              <w:t>Total (Kg)</w:t>
            </w:r>
          </w:p>
        </w:tc>
      </w:tr>
      <w:tr w:rsidR="00DA1618" w:rsidRPr="00AC6A2B" w14:paraId="557C3EA4" w14:textId="77777777" w:rsidTr="00055A11">
        <w:trPr>
          <w:trHeight w:val="232"/>
          <w:jc w:val="center"/>
        </w:trPr>
        <w:tc>
          <w:tcPr>
            <w:tcW w:w="510" w:type="dxa"/>
            <w:tcBorders>
              <w:top w:val="single" w:sz="4" w:space="0" w:color="auto"/>
              <w:bottom w:val="nil"/>
            </w:tcBorders>
            <w:shd w:val="clear" w:color="auto" w:fill="auto"/>
            <w:noWrap/>
            <w:vAlign w:val="bottom"/>
            <w:hideMark/>
          </w:tcPr>
          <w:p w14:paraId="10199234" w14:textId="77777777" w:rsidR="00DA1618" w:rsidRPr="00AC6A2B" w:rsidRDefault="00DA1618" w:rsidP="00055A11">
            <w:pPr>
              <w:pStyle w:val="aiiiTable"/>
            </w:pPr>
            <w:r w:rsidRPr="00AC6A2B">
              <w:t>1</w:t>
            </w:r>
          </w:p>
        </w:tc>
        <w:tc>
          <w:tcPr>
            <w:tcW w:w="1495" w:type="dxa"/>
            <w:tcBorders>
              <w:top w:val="single" w:sz="4" w:space="0" w:color="auto"/>
              <w:bottom w:val="nil"/>
            </w:tcBorders>
            <w:shd w:val="clear" w:color="auto" w:fill="auto"/>
            <w:noWrap/>
            <w:vAlign w:val="bottom"/>
            <w:hideMark/>
          </w:tcPr>
          <w:p w14:paraId="400A90AF" w14:textId="77777777" w:rsidR="00DA1618" w:rsidRPr="00AC6A2B" w:rsidRDefault="00DA1618" w:rsidP="00055A11">
            <w:pPr>
              <w:pStyle w:val="aiiiTable"/>
            </w:pPr>
            <w:r w:rsidRPr="00AC6A2B">
              <w:t>RFATR4518R9</w:t>
            </w:r>
          </w:p>
        </w:tc>
        <w:tc>
          <w:tcPr>
            <w:tcW w:w="1219" w:type="dxa"/>
            <w:tcBorders>
              <w:top w:val="single" w:sz="4" w:space="0" w:color="auto"/>
              <w:bottom w:val="nil"/>
            </w:tcBorders>
            <w:shd w:val="clear" w:color="auto" w:fill="auto"/>
            <w:noWrap/>
            <w:vAlign w:val="bottom"/>
            <w:hideMark/>
          </w:tcPr>
          <w:p w14:paraId="705D6176" w14:textId="77777777" w:rsidR="00DA1618" w:rsidRPr="00AC6A2B" w:rsidRDefault="00DA1618" w:rsidP="00055A11">
            <w:pPr>
              <w:pStyle w:val="aiiiTable"/>
            </w:pPr>
            <w:r w:rsidRPr="00AC6A2B">
              <w:t>39,5</w:t>
            </w:r>
          </w:p>
        </w:tc>
        <w:tc>
          <w:tcPr>
            <w:tcW w:w="963" w:type="dxa"/>
            <w:tcBorders>
              <w:top w:val="single" w:sz="4" w:space="0" w:color="auto"/>
              <w:bottom w:val="nil"/>
            </w:tcBorders>
            <w:shd w:val="clear" w:color="auto" w:fill="auto"/>
            <w:noWrap/>
            <w:vAlign w:val="bottom"/>
            <w:hideMark/>
          </w:tcPr>
          <w:p w14:paraId="4970EE8B" w14:textId="77777777" w:rsidR="00DA1618" w:rsidRPr="00AC6A2B" w:rsidRDefault="00DA1618" w:rsidP="00055A11">
            <w:pPr>
              <w:pStyle w:val="aiiiTable"/>
            </w:pPr>
            <w:r w:rsidRPr="00AC6A2B">
              <w:t>34</w:t>
            </w:r>
          </w:p>
        </w:tc>
        <w:tc>
          <w:tcPr>
            <w:tcW w:w="848" w:type="dxa"/>
            <w:tcBorders>
              <w:top w:val="single" w:sz="4" w:space="0" w:color="auto"/>
              <w:bottom w:val="nil"/>
            </w:tcBorders>
            <w:shd w:val="clear" w:color="auto" w:fill="auto"/>
            <w:noWrap/>
            <w:vAlign w:val="bottom"/>
            <w:hideMark/>
          </w:tcPr>
          <w:p w14:paraId="0C7C1BF2" w14:textId="77777777" w:rsidR="00DA1618" w:rsidRPr="00AC6A2B" w:rsidRDefault="00DA1618" w:rsidP="00055A11">
            <w:pPr>
              <w:pStyle w:val="aiiiTable"/>
            </w:pPr>
            <w:r w:rsidRPr="00AC6A2B">
              <w:t>3</w:t>
            </w:r>
          </w:p>
        </w:tc>
        <w:tc>
          <w:tcPr>
            <w:tcW w:w="1095" w:type="dxa"/>
            <w:tcBorders>
              <w:top w:val="single" w:sz="4" w:space="0" w:color="auto"/>
              <w:bottom w:val="nil"/>
            </w:tcBorders>
            <w:shd w:val="clear" w:color="auto" w:fill="auto"/>
            <w:noWrap/>
            <w:vAlign w:val="bottom"/>
            <w:hideMark/>
          </w:tcPr>
          <w:p w14:paraId="1048D767" w14:textId="77777777" w:rsidR="00DA1618" w:rsidRPr="00AC6A2B" w:rsidRDefault="00DA1618" w:rsidP="00055A11">
            <w:pPr>
              <w:pStyle w:val="aiiiTable"/>
            </w:pPr>
            <w:r w:rsidRPr="00AC6A2B">
              <w:t>102</w:t>
            </w:r>
          </w:p>
        </w:tc>
      </w:tr>
      <w:tr w:rsidR="00DA1618" w:rsidRPr="00AC6A2B" w14:paraId="309E1750" w14:textId="77777777" w:rsidTr="00055A11">
        <w:trPr>
          <w:trHeight w:val="232"/>
          <w:jc w:val="center"/>
        </w:trPr>
        <w:tc>
          <w:tcPr>
            <w:tcW w:w="510" w:type="dxa"/>
            <w:tcBorders>
              <w:top w:val="nil"/>
            </w:tcBorders>
            <w:shd w:val="clear" w:color="auto" w:fill="auto"/>
            <w:noWrap/>
            <w:vAlign w:val="bottom"/>
            <w:hideMark/>
          </w:tcPr>
          <w:p w14:paraId="1A7C0A93" w14:textId="77777777" w:rsidR="00DA1618" w:rsidRPr="00AC6A2B" w:rsidRDefault="00DA1618" w:rsidP="00055A11">
            <w:pPr>
              <w:pStyle w:val="aiiiTable"/>
            </w:pPr>
            <w:r w:rsidRPr="00AC6A2B">
              <w:t>2</w:t>
            </w:r>
          </w:p>
        </w:tc>
        <w:tc>
          <w:tcPr>
            <w:tcW w:w="1495" w:type="dxa"/>
            <w:tcBorders>
              <w:top w:val="nil"/>
            </w:tcBorders>
            <w:shd w:val="clear" w:color="auto" w:fill="auto"/>
            <w:noWrap/>
            <w:vAlign w:val="bottom"/>
            <w:hideMark/>
          </w:tcPr>
          <w:p w14:paraId="23AE5995" w14:textId="77777777" w:rsidR="00DA1618" w:rsidRPr="00AC6A2B" w:rsidRDefault="00DA1618" w:rsidP="00055A11">
            <w:pPr>
              <w:pStyle w:val="aiiiTable"/>
            </w:pPr>
            <w:r w:rsidRPr="00AC6A2B">
              <w:t>SH1PR-2</w:t>
            </w:r>
          </w:p>
        </w:tc>
        <w:tc>
          <w:tcPr>
            <w:tcW w:w="1219" w:type="dxa"/>
            <w:tcBorders>
              <w:top w:val="nil"/>
            </w:tcBorders>
            <w:shd w:val="clear" w:color="auto" w:fill="auto"/>
            <w:noWrap/>
            <w:vAlign w:val="bottom"/>
            <w:hideMark/>
          </w:tcPr>
          <w:p w14:paraId="72AF7B19" w14:textId="77777777" w:rsidR="00DA1618" w:rsidRPr="00AC6A2B" w:rsidRDefault="00DA1618" w:rsidP="00055A11">
            <w:pPr>
              <w:pStyle w:val="aiiiTable"/>
            </w:pPr>
            <w:r w:rsidRPr="00AC6A2B">
              <w:t>39,5</w:t>
            </w:r>
          </w:p>
        </w:tc>
        <w:tc>
          <w:tcPr>
            <w:tcW w:w="963" w:type="dxa"/>
            <w:tcBorders>
              <w:top w:val="nil"/>
            </w:tcBorders>
            <w:shd w:val="clear" w:color="auto" w:fill="auto"/>
            <w:noWrap/>
            <w:vAlign w:val="bottom"/>
            <w:hideMark/>
          </w:tcPr>
          <w:p w14:paraId="51126358" w14:textId="77777777" w:rsidR="00DA1618" w:rsidRPr="00AC6A2B" w:rsidRDefault="00DA1618" w:rsidP="00055A11">
            <w:pPr>
              <w:pStyle w:val="aiiiTable"/>
            </w:pPr>
            <w:r w:rsidRPr="00AC6A2B">
              <w:t>18,5</w:t>
            </w:r>
          </w:p>
        </w:tc>
        <w:tc>
          <w:tcPr>
            <w:tcW w:w="848" w:type="dxa"/>
            <w:tcBorders>
              <w:top w:val="nil"/>
            </w:tcBorders>
            <w:shd w:val="clear" w:color="auto" w:fill="auto"/>
            <w:noWrap/>
            <w:vAlign w:val="bottom"/>
            <w:hideMark/>
          </w:tcPr>
          <w:p w14:paraId="497A0B26" w14:textId="77777777" w:rsidR="00DA1618" w:rsidRPr="00AC6A2B" w:rsidRDefault="00DA1618" w:rsidP="00055A11">
            <w:pPr>
              <w:pStyle w:val="aiiiTable"/>
            </w:pPr>
            <w:r w:rsidRPr="00AC6A2B">
              <w:t>1</w:t>
            </w:r>
          </w:p>
        </w:tc>
        <w:tc>
          <w:tcPr>
            <w:tcW w:w="1095" w:type="dxa"/>
            <w:tcBorders>
              <w:top w:val="nil"/>
            </w:tcBorders>
            <w:shd w:val="clear" w:color="auto" w:fill="auto"/>
            <w:noWrap/>
            <w:vAlign w:val="bottom"/>
            <w:hideMark/>
          </w:tcPr>
          <w:p w14:paraId="6A0A8506" w14:textId="77777777" w:rsidR="00DA1618" w:rsidRPr="00AC6A2B" w:rsidRDefault="00DA1618" w:rsidP="00055A11">
            <w:pPr>
              <w:pStyle w:val="aiiiTable"/>
            </w:pPr>
            <w:r w:rsidRPr="00AC6A2B">
              <w:t>18,5</w:t>
            </w:r>
          </w:p>
        </w:tc>
      </w:tr>
      <w:tr w:rsidR="00DA1618" w:rsidRPr="00AC6A2B" w14:paraId="0ECCDB5C" w14:textId="77777777" w:rsidTr="00055A11">
        <w:trPr>
          <w:trHeight w:val="232"/>
          <w:jc w:val="center"/>
        </w:trPr>
        <w:tc>
          <w:tcPr>
            <w:tcW w:w="510" w:type="dxa"/>
            <w:shd w:val="clear" w:color="auto" w:fill="auto"/>
            <w:noWrap/>
            <w:vAlign w:val="bottom"/>
            <w:hideMark/>
          </w:tcPr>
          <w:p w14:paraId="3BF133A0" w14:textId="77777777" w:rsidR="00DA1618" w:rsidRPr="00AC6A2B" w:rsidRDefault="00DA1618" w:rsidP="00055A11">
            <w:pPr>
              <w:pStyle w:val="aiiiTable"/>
            </w:pPr>
            <w:r w:rsidRPr="00AC6A2B">
              <w:t>3</w:t>
            </w:r>
          </w:p>
        </w:tc>
        <w:tc>
          <w:tcPr>
            <w:tcW w:w="1495" w:type="dxa"/>
            <w:shd w:val="clear" w:color="auto" w:fill="auto"/>
            <w:noWrap/>
            <w:vAlign w:val="bottom"/>
            <w:hideMark/>
          </w:tcPr>
          <w:p w14:paraId="2F56599E" w14:textId="77777777" w:rsidR="00DA1618" w:rsidRPr="00AC6A2B" w:rsidRDefault="00DA1618" w:rsidP="00055A11">
            <w:pPr>
              <w:pStyle w:val="aiiiTable"/>
            </w:pPr>
            <w:r w:rsidRPr="00AC6A2B">
              <w:t>RRU 3959RU</w:t>
            </w:r>
          </w:p>
        </w:tc>
        <w:tc>
          <w:tcPr>
            <w:tcW w:w="1219" w:type="dxa"/>
            <w:shd w:val="clear" w:color="auto" w:fill="auto"/>
            <w:noWrap/>
            <w:vAlign w:val="bottom"/>
            <w:hideMark/>
          </w:tcPr>
          <w:p w14:paraId="1EB8C9BC" w14:textId="77777777" w:rsidR="00DA1618" w:rsidRPr="00AC6A2B" w:rsidRDefault="00DA1618" w:rsidP="00055A11">
            <w:pPr>
              <w:pStyle w:val="aiiiTable"/>
            </w:pPr>
            <w:r w:rsidRPr="00AC6A2B">
              <w:t>38,5</w:t>
            </w:r>
          </w:p>
        </w:tc>
        <w:tc>
          <w:tcPr>
            <w:tcW w:w="963" w:type="dxa"/>
            <w:shd w:val="clear" w:color="auto" w:fill="auto"/>
            <w:noWrap/>
            <w:vAlign w:val="bottom"/>
            <w:hideMark/>
          </w:tcPr>
          <w:p w14:paraId="321FE1C7" w14:textId="77777777" w:rsidR="00DA1618" w:rsidRPr="00AC6A2B" w:rsidRDefault="00DA1618" w:rsidP="00055A11">
            <w:pPr>
              <w:pStyle w:val="aiiiTable"/>
            </w:pPr>
            <w:r w:rsidRPr="00AC6A2B">
              <w:t>14,4</w:t>
            </w:r>
          </w:p>
        </w:tc>
        <w:tc>
          <w:tcPr>
            <w:tcW w:w="848" w:type="dxa"/>
            <w:shd w:val="clear" w:color="auto" w:fill="auto"/>
            <w:noWrap/>
            <w:vAlign w:val="bottom"/>
            <w:hideMark/>
          </w:tcPr>
          <w:p w14:paraId="0C2556C7" w14:textId="77777777" w:rsidR="00DA1618" w:rsidRPr="00AC6A2B" w:rsidRDefault="00DA1618" w:rsidP="00055A11">
            <w:pPr>
              <w:pStyle w:val="aiiiTable"/>
            </w:pPr>
            <w:r w:rsidRPr="00AC6A2B">
              <w:t>6</w:t>
            </w:r>
          </w:p>
        </w:tc>
        <w:tc>
          <w:tcPr>
            <w:tcW w:w="1095" w:type="dxa"/>
            <w:shd w:val="clear" w:color="auto" w:fill="auto"/>
            <w:noWrap/>
            <w:vAlign w:val="bottom"/>
            <w:hideMark/>
          </w:tcPr>
          <w:p w14:paraId="0F7ECEB6" w14:textId="77777777" w:rsidR="00DA1618" w:rsidRPr="00AC6A2B" w:rsidRDefault="00DA1618" w:rsidP="00055A11">
            <w:pPr>
              <w:pStyle w:val="aiiiTable"/>
            </w:pPr>
            <w:r w:rsidRPr="00AC6A2B">
              <w:t>86,4</w:t>
            </w:r>
          </w:p>
        </w:tc>
      </w:tr>
      <w:tr w:rsidR="00DA1618" w:rsidRPr="00AC6A2B" w14:paraId="716A29CD" w14:textId="77777777" w:rsidTr="00055A11">
        <w:trPr>
          <w:trHeight w:val="232"/>
          <w:jc w:val="center"/>
        </w:trPr>
        <w:tc>
          <w:tcPr>
            <w:tcW w:w="510" w:type="dxa"/>
            <w:shd w:val="clear" w:color="auto" w:fill="auto"/>
            <w:noWrap/>
            <w:vAlign w:val="bottom"/>
            <w:hideMark/>
          </w:tcPr>
          <w:p w14:paraId="64081796" w14:textId="77777777" w:rsidR="00DA1618" w:rsidRPr="00AC6A2B" w:rsidRDefault="00DA1618" w:rsidP="00055A11">
            <w:pPr>
              <w:pStyle w:val="aiiiTable"/>
            </w:pPr>
            <w:r w:rsidRPr="00AC6A2B">
              <w:t>4</w:t>
            </w:r>
          </w:p>
        </w:tc>
        <w:tc>
          <w:tcPr>
            <w:tcW w:w="1495" w:type="dxa"/>
            <w:shd w:val="clear" w:color="auto" w:fill="auto"/>
            <w:noWrap/>
            <w:vAlign w:val="bottom"/>
            <w:hideMark/>
          </w:tcPr>
          <w:p w14:paraId="257DB40E" w14:textId="77777777" w:rsidR="00DA1618" w:rsidRPr="00AC6A2B" w:rsidRDefault="00DA1618" w:rsidP="00055A11">
            <w:pPr>
              <w:pStyle w:val="aiiiTable"/>
            </w:pPr>
            <w:r w:rsidRPr="00AC6A2B">
              <w:t>RRU 3959RU</w:t>
            </w:r>
          </w:p>
        </w:tc>
        <w:tc>
          <w:tcPr>
            <w:tcW w:w="1219" w:type="dxa"/>
            <w:shd w:val="clear" w:color="auto" w:fill="auto"/>
            <w:noWrap/>
            <w:vAlign w:val="bottom"/>
            <w:hideMark/>
          </w:tcPr>
          <w:p w14:paraId="62713967" w14:textId="77777777" w:rsidR="00DA1618" w:rsidRPr="00AC6A2B" w:rsidRDefault="00DA1618" w:rsidP="00055A11">
            <w:pPr>
              <w:pStyle w:val="aiiiTable"/>
            </w:pPr>
            <w:r w:rsidRPr="00AC6A2B">
              <w:t>38</w:t>
            </w:r>
          </w:p>
        </w:tc>
        <w:tc>
          <w:tcPr>
            <w:tcW w:w="963" w:type="dxa"/>
            <w:shd w:val="clear" w:color="auto" w:fill="auto"/>
            <w:noWrap/>
            <w:vAlign w:val="bottom"/>
            <w:hideMark/>
          </w:tcPr>
          <w:p w14:paraId="2CB406BA" w14:textId="77777777" w:rsidR="00DA1618" w:rsidRPr="00AC6A2B" w:rsidRDefault="00DA1618" w:rsidP="00055A11">
            <w:pPr>
              <w:pStyle w:val="aiiiTable"/>
            </w:pPr>
            <w:r w:rsidRPr="00AC6A2B">
              <w:t>14,4</w:t>
            </w:r>
          </w:p>
        </w:tc>
        <w:tc>
          <w:tcPr>
            <w:tcW w:w="848" w:type="dxa"/>
            <w:shd w:val="clear" w:color="auto" w:fill="auto"/>
            <w:noWrap/>
            <w:vAlign w:val="bottom"/>
            <w:hideMark/>
          </w:tcPr>
          <w:p w14:paraId="1172CD0A" w14:textId="77777777" w:rsidR="00DA1618" w:rsidRPr="00AC6A2B" w:rsidRDefault="00DA1618" w:rsidP="00055A11">
            <w:pPr>
              <w:pStyle w:val="aiiiTable"/>
            </w:pPr>
            <w:r w:rsidRPr="00AC6A2B">
              <w:t>6</w:t>
            </w:r>
          </w:p>
        </w:tc>
        <w:tc>
          <w:tcPr>
            <w:tcW w:w="1095" w:type="dxa"/>
            <w:shd w:val="clear" w:color="auto" w:fill="auto"/>
            <w:noWrap/>
            <w:vAlign w:val="bottom"/>
            <w:hideMark/>
          </w:tcPr>
          <w:p w14:paraId="7C30A656" w14:textId="77777777" w:rsidR="00DA1618" w:rsidRPr="00AC6A2B" w:rsidRDefault="00DA1618" w:rsidP="00055A11">
            <w:pPr>
              <w:pStyle w:val="aiiiTable"/>
            </w:pPr>
            <w:r w:rsidRPr="00AC6A2B">
              <w:t>86,4</w:t>
            </w:r>
          </w:p>
        </w:tc>
      </w:tr>
      <w:tr w:rsidR="00DA1618" w:rsidRPr="00AC6A2B" w14:paraId="432486A9" w14:textId="77777777" w:rsidTr="00055A11">
        <w:trPr>
          <w:trHeight w:val="232"/>
          <w:jc w:val="center"/>
        </w:trPr>
        <w:tc>
          <w:tcPr>
            <w:tcW w:w="510" w:type="dxa"/>
            <w:shd w:val="clear" w:color="auto" w:fill="auto"/>
            <w:noWrap/>
            <w:vAlign w:val="bottom"/>
            <w:hideMark/>
          </w:tcPr>
          <w:p w14:paraId="10D2815B" w14:textId="77777777" w:rsidR="00DA1618" w:rsidRPr="00AC6A2B" w:rsidRDefault="00DA1618" w:rsidP="00055A11">
            <w:pPr>
              <w:pStyle w:val="aiiiTable"/>
            </w:pPr>
            <w:r w:rsidRPr="00AC6A2B">
              <w:t>5</w:t>
            </w:r>
          </w:p>
        </w:tc>
        <w:tc>
          <w:tcPr>
            <w:tcW w:w="1495" w:type="dxa"/>
            <w:shd w:val="clear" w:color="auto" w:fill="auto"/>
            <w:noWrap/>
            <w:vAlign w:val="bottom"/>
            <w:hideMark/>
          </w:tcPr>
          <w:p w14:paraId="76B9387A" w14:textId="77777777" w:rsidR="00DA1618" w:rsidRPr="00AC6A2B" w:rsidRDefault="00DA1618" w:rsidP="00055A11">
            <w:pPr>
              <w:pStyle w:val="aiiiTable"/>
            </w:pPr>
            <w:r w:rsidRPr="00AC6A2B">
              <w:t>RF ATR4518R9</w:t>
            </w:r>
          </w:p>
        </w:tc>
        <w:tc>
          <w:tcPr>
            <w:tcW w:w="1219" w:type="dxa"/>
            <w:shd w:val="clear" w:color="auto" w:fill="auto"/>
            <w:noWrap/>
            <w:vAlign w:val="bottom"/>
            <w:hideMark/>
          </w:tcPr>
          <w:p w14:paraId="3AB897E8" w14:textId="77777777" w:rsidR="00DA1618" w:rsidRPr="00AC6A2B" w:rsidRDefault="00DA1618" w:rsidP="00055A11">
            <w:pPr>
              <w:pStyle w:val="aiiiTable"/>
            </w:pPr>
            <w:r w:rsidRPr="00AC6A2B">
              <w:t>47</w:t>
            </w:r>
          </w:p>
        </w:tc>
        <w:tc>
          <w:tcPr>
            <w:tcW w:w="963" w:type="dxa"/>
            <w:shd w:val="clear" w:color="auto" w:fill="auto"/>
            <w:noWrap/>
            <w:vAlign w:val="bottom"/>
            <w:hideMark/>
          </w:tcPr>
          <w:p w14:paraId="56A87539" w14:textId="77777777" w:rsidR="00DA1618" w:rsidRPr="00AC6A2B" w:rsidRDefault="00DA1618" w:rsidP="00055A11">
            <w:pPr>
              <w:pStyle w:val="aiiiTable"/>
            </w:pPr>
            <w:r w:rsidRPr="00AC6A2B">
              <w:t>34</w:t>
            </w:r>
          </w:p>
        </w:tc>
        <w:tc>
          <w:tcPr>
            <w:tcW w:w="848" w:type="dxa"/>
            <w:shd w:val="clear" w:color="auto" w:fill="auto"/>
            <w:noWrap/>
            <w:vAlign w:val="bottom"/>
            <w:hideMark/>
          </w:tcPr>
          <w:p w14:paraId="17A5F2A9" w14:textId="77777777" w:rsidR="00DA1618" w:rsidRPr="00AC6A2B" w:rsidRDefault="00DA1618" w:rsidP="00055A11">
            <w:pPr>
              <w:pStyle w:val="aiiiTable"/>
            </w:pPr>
            <w:r w:rsidRPr="00AC6A2B">
              <w:t>3</w:t>
            </w:r>
          </w:p>
        </w:tc>
        <w:tc>
          <w:tcPr>
            <w:tcW w:w="1095" w:type="dxa"/>
            <w:shd w:val="clear" w:color="auto" w:fill="auto"/>
            <w:noWrap/>
            <w:vAlign w:val="bottom"/>
            <w:hideMark/>
          </w:tcPr>
          <w:p w14:paraId="545B06E6" w14:textId="77777777" w:rsidR="00DA1618" w:rsidRPr="00AC6A2B" w:rsidRDefault="00DA1618" w:rsidP="00055A11">
            <w:pPr>
              <w:pStyle w:val="aiiiTable"/>
            </w:pPr>
            <w:r w:rsidRPr="00AC6A2B">
              <w:t>102</w:t>
            </w:r>
          </w:p>
        </w:tc>
      </w:tr>
      <w:tr w:rsidR="00DA1618" w:rsidRPr="00AC6A2B" w14:paraId="7CF0FFF7" w14:textId="77777777" w:rsidTr="00055A11">
        <w:trPr>
          <w:trHeight w:val="232"/>
          <w:jc w:val="center"/>
        </w:trPr>
        <w:tc>
          <w:tcPr>
            <w:tcW w:w="510" w:type="dxa"/>
            <w:shd w:val="clear" w:color="auto" w:fill="auto"/>
            <w:noWrap/>
            <w:vAlign w:val="bottom"/>
            <w:hideMark/>
          </w:tcPr>
          <w:p w14:paraId="6B4EEAD1" w14:textId="77777777" w:rsidR="00DA1618" w:rsidRPr="00AC6A2B" w:rsidRDefault="00DA1618" w:rsidP="00055A11">
            <w:pPr>
              <w:pStyle w:val="aiiiTable"/>
            </w:pPr>
            <w:r w:rsidRPr="00AC6A2B">
              <w:t>6</w:t>
            </w:r>
          </w:p>
        </w:tc>
        <w:tc>
          <w:tcPr>
            <w:tcW w:w="1495" w:type="dxa"/>
            <w:shd w:val="clear" w:color="auto" w:fill="auto"/>
            <w:noWrap/>
            <w:vAlign w:val="bottom"/>
            <w:hideMark/>
          </w:tcPr>
          <w:p w14:paraId="4D934392" w14:textId="77777777" w:rsidR="00DA1618" w:rsidRPr="00AC6A2B" w:rsidRDefault="00DA1618" w:rsidP="00055A11">
            <w:pPr>
              <w:pStyle w:val="aiiiTable"/>
            </w:pPr>
            <w:r w:rsidRPr="00AC6A2B">
              <w:t>RRU 3959RU</w:t>
            </w:r>
          </w:p>
        </w:tc>
        <w:tc>
          <w:tcPr>
            <w:tcW w:w="1219" w:type="dxa"/>
            <w:shd w:val="clear" w:color="auto" w:fill="auto"/>
            <w:noWrap/>
            <w:vAlign w:val="bottom"/>
            <w:hideMark/>
          </w:tcPr>
          <w:p w14:paraId="25940465" w14:textId="77777777" w:rsidR="00DA1618" w:rsidRPr="00AC6A2B" w:rsidRDefault="00DA1618" w:rsidP="00055A11">
            <w:pPr>
              <w:pStyle w:val="aiiiTable"/>
            </w:pPr>
            <w:r w:rsidRPr="00AC6A2B">
              <w:t>46,5</w:t>
            </w:r>
          </w:p>
        </w:tc>
        <w:tc>
          <w:tcPr>
            <w:tcW w:w="963" w:type="dxa"/>
            <w:shd w:val="clear" w:color="auto" w:fill="auto"/>
            <w:noWrap/>
            <w:vAlign w:val="bottom"/>
            <w:hideMark/>
          </w:tcPr>
          <w:p w14:paraId="3A794DB0" w14:textId="77777777" w:rsidR="00DA1618" w:rsidRPr="00AC6A2B" w:rsidRDefault="00DA1618" w:rsidP="00055A11">
            <w:pPr>
              <w:pStyle w:val="aiiiTable"/>
            </w:pPr>
            <w:r w:rsidRPr="00AC6A2B">
              <w:t>34</w:t>
            </w:r>
          </w:p>
        </w:tc>
        <w:tc>
          <w:tcPr>
            <w:tcW w:w="848" w:type="dxa"/>
            <w:shd w:val="clear" w:color="auto" w:fill="auto"/>
            <w:noWrap/>
            <w:vAlign w:val="bottom"/>
            <w:hideMark/>
          </w:tcPr>
          <w:p w14:paraId="5AA63F37" w14:textId="77777777" w:rsidR="00DA1618" w:rsidRPr="00AC6A2B" w:rsidRDefault="00DA1618" w:rsidP="00055A11">
            <w:pPr>
              <w:pStyle w:val="aiiiTable"/>
            </w:pPr>
            <w:r w:rsidRPr="00AC6A2B">
              <w:t>6</w:t>
            </w:r>
          </w:p>
        </w:tc>
        <w:tc>
          <w:tcPr>
            <w:tcW w:w="1095" w:type="dxa"/>
            <w:shd w:val="clear" w:color="auto" w:fill="auto"/>
            <w:noWrap/>
            <w:vAlign w:val="bottom"/>
            <w:hideMark/>
          </w:tcPr>
          <w:p w14:paraId="36D3F87F" w14:textId="77777777" w:rsidR="00DA1618" w:rsidRPr="00AC6A2B" w:rsidRDefault="00DA1618" w:rsidP="00055A11">
            <w:pPr>
              <w:pStyle w:val="aiiiTable"/>
            </w:pPr>
            <w:r w:rsidRPr="00AC6A2B">
              <w:t>204</w:t>
            </w:r>
          </w:p>
        </w:tc>
      </w:tr>
      <w:tr w:rsidR="00DA1618" w:rsidRPr="00AC6A2B" w14:paraId="038B6494" w14:textId="77777777" w:rsidTr="00055A11">
        <w:trPr>
          <w:trHeight w:val="232"/>
          <w:jc w:val="center"/>
        </w:trPr>
        <w:tc>
          <w:tcPr>
            <w:tcW w:w="510" w:type="dxa"/>
            <w:shd w:val="clear" w:color="auto" w:fill="auto"/>
            <w:noWrap/>
            <w:vAlign w:val="bottom"/>
            <w:hideMark/>
          </w:tcPr>
          <w:p w14:paraId="4498B325" w14:textId="77777777" w:rsidR="00DA1618" w:rsidRPr="00AC6A2B" w:rsidRDefault="00DA1618" w:rsidP="00055A11">
            <w:pPr>
              <w:pStyle w:val="aiiiTable"/>
            </w:pPr>
            <w:r w:rsidRPr="00AC6A2B">
              <w:t>7</w:t>
            </w:r>
          </w:p>
        </w:tc>
        <w:tc>
          <w:tcPr>
            <w:tcW w:w="1495" w:type="dxa"/>
            <w:shd w:val="clear" w:color="auto" w:fill="auto"/>
            <w:noWrap/>
            <w:vAlign w:val="bottom"/>
            <w:hideMark/>
          </w:tcPr>
          <w:p w14:paraId="311D7B91" w14:textId="77777777" w:rsidR="00DA1618" w:rsidRPr="00AC6A2B" w:rsidRDefault="00DA1618" w:rsidP="00055A11">
            <w:pPr>
              <w:pStyle w:val="aiiiTable"/>
            </w:pPr>
            <w:r w:rsidRPr="00AC6A2B">
              <w:t>RRU 3959RU</w:t>
            </w:r>
          </w:p>
        </w:tc>
        <w:tc>
          <w:tcPr>
            <w:tcW w:w="1219" w:type="dxa"/>
            <w:shd w:val="clear" w:color="auto" w:fill="auto"/>
            <w:noWrap/>
            <w:vAlign w:val="bottom"/>
            <w:hideMark/>
          </w:tcPr>
          <w:p w14:paraId="531A3D72" w14:textId="77777777" w:rsidR="00DA1618" w:rsidRPr="00AC6A2B" w:rsidRDefault="00DA1618" w:rsidP="00055A11">
            <w:pPr>
              <w:pStyle w:val="aiiiTable"/>
            </w:pPr>
            <w:r w:rsidRPr="00AC6A2B">
              <w:t>46</w:t>
            </w:r>
          </w:p>
        </w:tc>
        <w:tc>
          <w:tcPr>
            <w:tcW w:w="963" w:type="dxa"/>
            <w:shd w:val="clear" w:color="auto" w:fill="auto"/>
            <w:noWrap/>
            <w:vAlign w:val="bottom"/>
            <w:hideMark/>
          </w:tcPr>
          <w:p w14:paraId="30B41B1A" w14:textId="77777777" w:rsidR="00DA1618" w:rsidRPr="00AC6A2B" w:rsidRDefault="00DA1618" w:rsidP="00055A11">
            <w:pPr>
              <w:pStyle w:val="aiiiTable"/>
            </w:pPr>
            <w:r w:rsidRPr="00AC6A2B">
              <w:t>14,4</w:t>
            </w:r>
          </w:p>
        </w:tc>
        <w:tc>
          <w:tcPr>
            <w:tcW w:w="848" w:type="dxa"/>
            <w:shd w:val="clear" w:color="auto" w:fill="auto"/>
            <w:noWrap/>
            <w:vAlign w:val="bottom"/>
            <w:hideMark/>
          </w:tcPr>
          <w:p w14:paraId="08808260" w14:textId="77777777" w:rsidR="00DA1618" w:rsidRPr="00AC6A2B" w:rsidRDefault="00DA1618" w:rsidP="00055A11">
            <w:pPr>
              <w:pStyle w:val="aiiiTable"/>
            </w:pPr>
            <w:r w:rsidRPr="00AC6A2B">
              <w:t>3</w:t>
            </w:r>
          </w:p>
        </w:tc>
        <w:tc>
          <w:tcPr>
            <w:tcW w:w="1095" w:type="dxa"/>
            <w:shd w:val="clear" w:color="auto" w:fill="auto"/>
            <w:noWrap/>
            <w:vAlign w:val="bottom"/>
            <w:hideMark/>
          </w:tcPr>
          <w:p w14:paraId="45164CC1" w14:textId="77777777" w:rsidR="00DA1618" w:rsidRPr="00AC6A2B" w:rsidRDefault="00DA1618" w:rsidP="00055A11">
            <w:pPr>
              <w:pStyle w:val="aiiiTable"/>
            </w:pPr>
            <w:r w:rsidRPr="00AC6A2B">
              <w:t>43,2</w:t>
            </w:r>
          </w:p>
        </w:tc>
      </w:tr>
      <w:tr w:rsidR="00DA1618" w:rsidRPr="00AC6A2B" w14:paraId="6A50E0F9" w14:textId="77777777" w:rsidTr="00055A11">
        <w:trPr>
          <w:trHeight w:val="241"/>
          <w:jc w:val="center"/>
        </w:trPr>
        <w:tc>
          <w:tcPr>
            <w:tcW w:w="510" w:type="dxa"/>
            <w:shd w:val="clear" w:color="auto" w:fill="auto"/>
            <w:noWrap/>
            <w:vAlign w:val="bottom"/>
            <w:hideMark/>
          </w:tcPr>
          <w:p w14:paraId="159E3ACA" w14:textId="77777777" w:rsidR="00DA1618" w:rsidRPr="00AC6A2B" w:rsidRDefault="00DA1618" w:rsidP="00055A11">
            <w:pPr>
              <w:pStyle w:val="aiiiTable"/>
            </w:pPr>
            <w:r w:rsidRPr="00AC6A2B">
              <w:t>8</w:t>
            </w:r>
          </w:p>
        </w:tc>
        <w:tc>
          <w:tcPr>
            <w:tcW w:w="1495" w:type="dxa"/>
            <w:shd w:val="clear" w:color="auto" w:fill="auto"/>
            <w:noWrap/>
            <w:vAlign w:val="bottom"/>
            <w:hideMark/>
          </w:tcPr>
          <w:p w14:paraId="7242139F" w14:textId="77777777" w:rsidR="00DA1618" w:rsidRPr="00AC6A2B" w:rsidRDefault="00DA1618" w:rsidP="00055A11">
            <w:pPr>
              <w:pStyle w:val="aiiiTable"/>
            </w:pPr>
            <w:r w:rsidRPr="00AC6A2B">
              <w:t>SH1PR-2</w:t>
            </w:r>
          </w:p>
        </w:tc>
        <w:tc>
          <w:tcPr>
            <w:tcW w:w="1219" w:type="dxa"/>
            <w:shd w:val="clear" w:color="auto" w:fill="auto"/>
            <w:noWrap/>
            <w:vAlign w:val="bottom"/>
            <w:hideMark/>
          </w:tcPr>
          <w:p w14:paraId="6BF7BC76" w14:textId="77777777" w:rsidR="00DA1618" w:rsidRPr="00AC6A2B" w:rsidRDefault="00DA1618" w:rsidP="00055A11">
            <w:pPr>
              <w:pStyle w:val="aiiiTable"/>
            </w:pPr>
            <w:r w:rsidRPr="00AC6A2B">
              <w:t>47</w:t>
            </w:r>
          </w:p>
        </w:tc>
        <w:tc>
          <w:tcPr>
            <w:tcW w:w="963" w:type="dxa"/>
            <w:shd w:val="clear" w:color="auto" w:fill="auto"/>
            <w:noWrap/>
            <w:vAlign w:val="bottom"/>
            <w:hideMark/>
          </w:tcPr>
          <w:p w14:paraId="1A05E4E5" w14:textId="77777777" w:rsidR="00DA1618" w:rsidRPr="00AC6A2B" w:rsidRDefault="00DA1618" w:rsidP="00055A11">
            <w:pPr>
              <w:pStyle w:val="aiiiTable"/>
            </w:pPr>
            <w:r w:rsidRPr="00AC6A2B">
              <w:t>18,5</w:t>
            </w:r>
          </w:p>
        </w:tc>
        <w:tc>
          <w:tcPr>
            <w:tcW w:w="848" w:type="dxa"/>
            <w:shd w:val="clear" w:color="auto" w:fill="auto"/>
            <w:noWrap/>
            <w:vAlign w:val="bottom"/>
            <w:hideMark/>
          </w:tcPr>
          <w:p w14:paraId="6F2AD990" w14:textId="77777777" w:rsidR="00DA1618" w:rsidRPr="00AC6A2B" w:rsidRDefault="00DA1618" w:rsidP="00055A11">
            <w:pPr>
              <w:pStyle w:val="aiiiTable"/>
            </w:pPr>
            <w:r w:rsidRPr="00AC6A2B">
              <w:t>1</w:t>
            </w:r>
          </w:p>
        </w:tc>
        <w:tc>
          <w:tcPr>
            <w:tcW w:w="1095" w:type="dxa"/>
            <w:shd w:val="clear" w:color="auto" w:fill="auto"/>
            <w:noWrap/>
            <w:vAlign w:val="bottom"/>
            <w:hideMark/>
          </w:tcPr>
          <w:p w14:paraId="59E9683D" w14:textId="77777777" w:rsidR="00DA1618" w:rsidRPr="00AC6A2B" w:rsidRDefault="00DA1618" w:rsidP="00055A11">
            <w:pPr>
              <w:pStyle w:val="aiiiTable"/>
            </w:pPr>
            <w:r w:rsidRPr="00AC6A2B">
              <w:t>18,5</w:t>
            </w:r>
          </w:p>
        </w:tc>
      </w:tr>
    </w:tbl>
    <w:p w14:paraId="3BD3911D" w14:textId="77777777" w:rsidR="00DA1618" w:rsidRDefault="00DA1618" w:rsidP="00DA1618">
      <w:pPr>
        <w:pStyle w:val="aiiiTable"/>
      </w:pPr>
      <w:r w:rsidRPr="00AD7B52">
        <w:t>Source: Data in research, 20</w:t>
      </w:r>
      <w:r>
        <w:t>20</w:t>
      </w:r>
    </w:p>
    <w:p w14:paraId="3E72EB83" w14:textId="77777777" w:rsidR="00DA1618" w:rsidRDefault="00DA1618" w:rsidP="008D5E35">
      <w:pPr>
        <w:pStyle w:val="aiBodyText"/>
      </w:pPr>
    </w:p>
    <w:p w14:paraId="59C1E298" w14:textId="77777777" w:rsidR="008D5E35" w:rsidRDefault="008D5E35" w:rsidP="000E6B20">
      <w:pPr>
        <w:pStyle w:val="aiiiTable"/>
      </w:pPr>
    </w:p>
    <w:p w14:paraId="7E1ED188" w14:textId="77777777" w:rsidR="008D5E35" w:rsidRDefault="008D5E35" w:rsidP="000E6B20">
      <w:pPr>
        <w:pStyle w:val="aiiiTable"/>
      </w:pPr>
    </w:p>
    <w:p w14:paraId="7F595952" w14:textId="77777777" w:rsidR="0021596B" w:rsidRDefault="0021596B" w:rsidP="0021596B">
      <w:pPr>
        <w:pStyle w:val="aiiFigure"/>
      </w:pPr>
      <w:r>
        <w:rPr>
          <w:rFonts w:asciiTheme="minorHAnsi" w:hAnsiTheme="minorHAnsi" w:cstheme="minorHAnsi"/>
          <w:noProof/>
          <w:lang w:val="id-ID" w:eastAsia="id-ID"/>
        </w:rPr>
        <w:drawing>
          <wp:inline distT="0" distB="0" distL="0" distR="0" wp14:anchorId="10058944" wp14:editId="3F6FAC2D">
            <wp:extent cx="731451" cy="3234060"/>
            <wp:effectExtent l="5715"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13">
                      <a:extLst>
                        <a:ext uri="{28A0092B-C50C-407E-A947-70E740481C1C}">
                          <a14:useLocalDpi xmlns:a14="http://schemas.microsoft.com/office/drawing/2010/main" val="0"/>
                        </a:ext>
                      </a:extLst>
                    </a:blip>
                    <a:stretch>
                      <a:fillRect/>
                    </a:stretch>
                  </pic:blipFill>
                  <pic:spPr>
                    <a:xfrm rot="5400000" flipH="1">
                      <a:off x="0" y="0"/>
                      <a:ext cx="745314" cy="3295353"/>
                    </a:xfrm>
                    <a:prstGeom prst="rect">
                      <a:avLst/>
                    </a:prstGeom>
                  </pic:spPr>
                </pic:pic>
              </a:graphicData>
            </a:graphic>
          </wp:inline>
        </w:drawing>
      </w:r>
    </w:p>
    <w:p w14:paraId="21C49601" w14:textId="77777777" w:rsidR="00E539DD" w:rsidRDefault="00E539DD" w:rsidP="000A35C0">
      <w:pPr>
        <w:pStyle w:val="aiiFigure"/>
      </w:pPr>
      <w:r w:rsidRPr="00E539DD">
        <w:t>Figure 5. Modeling to MS Tower</w:t>
      </w:r>
    </w:p>
    <w:p w14:paraId="0DBB578B" w14:textId="77777777" w:rsidR="0021596B" w:rsidRDefault="0021596B" w:rsidP="000A35C0">
      <w:pPr>
        <w:pStyle w:val="aiiFigure"/>
      </w:pPr>
      <w:r w:rsidRPr="000A35C0">
        <w:t>Source: Data in research, 2020</w:t>
      </w:r>
    </w:p>
    <w:p w14:paraId="671A254B" w14:textId="77777777" w:rsidR="000A35C0" w:rsidRPr="000A35C0" w:rsidRDefault="000A35C0" w:rsidP="000A35C0">
      <w:pPr>
        <w:pStyle w:val="aiiFigure"/>
      </w:pPr>
    </w:p>
    <w:p w14:paraId="7115981E" w14:textId="77777777" w:rsidR="005E7777" w:rsidRDefault="000A35C0" w:rsidP="000A35C0">
      <w:pPr>
        <w:pStyle w:val="aiBodyText"/>
      </w:pPr>
      <w:r>
        <w:tab/>
      </w:r>
      <w:r>
        <w:tab/>
        <w:t>Analysis result of extend tower:</w:t>
      </w:r>
    </w:p>
    <w:p w14:paraId="6479A9FD" w14:textId="77777777" w:rsidR="0021596B" w:rsidRDefault="000A35C0" w:rsidP="000A35C0">
      <w:pPr>
        <w:pStyle w:val="aiiiTable"/>
      </w:pPr>
      <w:r>
        <w:t xml:space="preserve"> Table 3. Analysis result of extend tower</w:t>
      </w:r>
    </w:p>
    <w:tbl>
      <w:tblPr>
        <w:tblW w:w="6381" w:type="dxa"/>
        <w:jc w:val="center"/>
        <w:tblLook w:val="04A0" w:firstRow="1" w:lastRow="0" w:firstColumn="1" w:lastColumn="0" w:noHBand="0" w:noVBand="1"/>
      </w:tblPr>
      <w:tblGrid>
        <w:gridCol w:w="2197"/>
        <w:gridCol w:w="850"/>
        <w:gridCol w:w="850"/>
        <w:gridCol w:w="1240"/>
        <w:gridCol w:w="1244"/>
      </w:tblGrid>
      <w:tr w:rsidR="000A35C0" w:rsidRPr="006F08AA" w14:paraId="15CDAED5" w14:textId="77777777" w:rsidTr="000A35C0">
        <w:trPr>
          <w:trHeight w:val="260"/>
          <w:jc w:val="center"/>
        </w:trPr>
        <w:tc>
          <w:tcPr>
            <w:tcW w:w="2197" w:type="dxa"/>
            <w:tcBorders>
              <w:top w:val="single" w:sz="4" w:space="0" w:color="auto"/>
              <w:bottom w:val="single" w:sz="4" w:space="0" w:color="auto"/>
            </w:tcBorders>
            <w:shd w:val="clear" w:color="auto" w:fill="auto"/>
            <w:noWrap/>
            <w:vAlign w:val="center"/>
            <w:hideMark/>
          </w:tcPr>
          <w:p w14:paraId="2A7B28C0" w14:textId="77777777" w:rsidR="000A35C0" w:rsidRPr="000A35C0" w:rsidRDefault="000A35C0" w:rsidP="00AC6A2B">
            <w:pPr>
              <w:pStyle w:val="aiiiTable"/>
              <w:rPr>
                <w:lang w:val="en-ID" w:eastAsia="en-ID"/>
              </w:rPr>
            </w:pPr>
            <w:r w:rsidRPr="000A35C0">
              <w:rPr>
                <w:lang w:val="en-ID" w:eastAsia="en-ID"/>
              </w:rPr>
              <w:t>Description</w:t>
            </w:r>
          </w:p>
        </w:tc>
        <w:tc>
          <w:tcPr>
            <w:tcW w:w="850" w:type="dxa"/>
            <w:tcBorders>
              <w:top w:val="single" w:sz="4" w:space="0" w:color="auto"/>
              <w:bottom w:val="single" w:sz="4" w:space="0" w:color="auto"/>
            </w:tcBorders>
            <w:shd w:val="clear" w:color="auto" w:fill="auto"/>
            <w:noWrap/>
            <w:vAlign w:val="center"/>
            <w:hideMark/>
          </w:tcPr>
          <w:p w14:paraId="51D71F6C" w14:textId="77777777" w:rsidR="000A35C0" w:rsidRPr="000A35C0" w:rsidRDefault="000A35C0" w:rsidP="00AC6A2B">
            <w:pPr>
              <w:pStyle w:val="aiiiTable"/>
              <w:rPr>
                <w:lang w:val="en-ID" w:eastAsia="en-ID"/>
              </w:rPr>
            </w:pPr>
            <w:r w:rsidRPr="000A35C0">
              <w:rPr>
                <w:lang w:val="en-ID" w:eastAsia="en-ID"/>
              </w:rPr>
              <w:t>Result</w:t>
            </w:r>
          </w:p>
        </w:tc>
        <w:tc>
          <w:tcPr>
            <w:tcW w:w="850" w:type="dxa"/>
            <w:tcBorders>
              <w:top w:val="single" w:sz="4" w:space="0" w:color="auto"/>
              <w:bottom w:val="single" w:sz="4" w:space="0" w:color="auto"/>
            </w:tcBorders>
            <w:shd w:val="clear" w:color="auto" w:fill="auto"/>
            <w:noWrap/>
            <w:vAlign w:val="center"/>
            <w:hideMark/>
          </w:tcPr>
          <w:p w14:paraId="44DD4BA0" w14:textId="77777777" w:rsidR="000A35C0" w:rsidRPr="000A35C0" w:rsidRDefault="000A35C0" w:rsidP="00AC6A2B">
            <w:pPr>
              <w:pStyle w:val="aiiiTable"/>
              <w:rPr>
                <w:lang w:val="en-ID" w:eastAsia="en-ID"/>
              </w:rPr>
            </w:pPr>
            <w:r w:rsidRPr="000A35C0">
              <w:rPr>
                <w:lang w:val="en-ID" w:eastAsia="en-ID"/>
              </w:rPr>
              <w:t> </w:t>
            </w:r>
          </w:p>
        </w:tc>
        <w:tc>
          <w:tcPr>
            <w:tcW w:w="1240" w:type="dxa"/>
            <w:tcBorders>
              <w:top w:val="single" w:sz="4" w:space="0" w:color="auto"/>
              <w:bottom w:val="single" w:sz="4" w:space="0" w:color="auto"/>
            </w:tcBorders>
            <w:shd w:val="clear" w:color="auto" w:fill="auto"/>
            <w:noWrap/>
            <w:vAlign w:val="center"/>
            <w:hideMark/>
          </w:tcPr>
          <w:p w14:paraId="78AB0759" w14:textId="77777777" w:rsidR="000A35C0" w:rsidRPr="000A35C0" w:rsidRDefault="000A35C0" w:rsidP="00AC6A2B">
            <w:pPr>
              <w:pStyle w:val="aiiiTable"/>
              <w:rPr>
                <w:lang w:val="en-ID" w:eastAsia="en-ID"/>
              </w:rPr>
            </w:pPr>
            <w:r w:rsidRPr="000A35C0">
              <w:rPr>
                <w:lang w:val="en-ID" w:eastAsia="en-ID"/>
              </w:rPr>
              <w:t>Design Limit</w:t>
            </w:r>
          </w:p>
        </w:tc>
        <w:tc>
          <w:tcPr>
            <w:tcW w:w="1244" w:type="dxa"/>
            <w:tcBorders>
              <w:top w:val="single" w:sz="4" w:space="0" w:color="auto"/>
              <w:bottom w:val="single" w:sz="4" w:space="0" w:color="auto"/>
            </w:tcBorders>
            <w:shd w:val="clear" w:color="auto" w:fill="auto"/>
            <w:noWrap/>
            <w:vAlign w:val="center"/>
            <w:hideMark/>
          </w:tcPr>
          <w:p w14:paraId="5445D372" w14:textId="77777777" w:rsidR="000A35C0" w:rsidRPr="000A35C0" w:rsidRDefault="000A35C0" w:rsidP="00AC6A2B">
            <w:pPr>
              <w:pStyle w:val="aiiiTable"/>
              <w:rPr>
                <w:lang w:val="en-ID" w:eastAsia="en-ID"/>
              </w:rPr>
            </w:pPr>
            <w:r w:rsidRPr="000A35C0">
              <w:rPr>
                <w:lang w:val="en-ID" w:eastAsia="en-ID"/>
              </w:rPr>
              <w:t>Remark</w:t>
            </w:r>
          </w:p>
        </w:tc>
      </w:tr>
      <w:tr w:rsidR="000A35C0" w:rsidRPr="000A35C0" w14:paraId="65E42F0B" w14:textId="77777777" w:rsidTr="000A35C0">
        <w:trPr>
          <w:trHeight w:val="260"/>
          <w:jc w:val="center"/>
        </w:trPr>
        <w:tc>
          <w:tcPr>
            <w:tcW w:w="6381" w:type="dxa"/>
            <w:gridSpan w:val="5"/>
            <w:tcBorders>
              <w:top w:val="single" w:sz="4" w:space="0" w:color="auto"/>
            </w:tcBorders>
            <w:shd w:val="clear" w:color="auto" w:fill="auto"/>
            <w:noWrap/>
            <w:vAlign w:val="bottom"/>
            <w:hideMark/>
          </w:tcPr>
          <w:p w14:paraId="0EB8E2DF" w14:textId="77777777" w:rsidR="000A35C0" w:rsidRPr="000A35C0" w:rsidRDefault="000A35C0" w:rsidP="00AC6A2B">
            <w:pPr>
              <w:pStyle w:val="aiiiTable"/>
              <w:rPr>
                <w:lang w:val="en-ID" w:eastAsia="en-ID"/>
              </w:rPr>
            </w:pPr>
            <w:r w:rsidRPr="000A35C0">
              <w:rPr>
                <w:i/>
                <w:lang w:val="en-ID"/>
              </w:rPr>
              <w:t xml:space="preserve">Operational Wind load </w:t>
            </w:r>
            <w:r w:rsidRPr="000A35C0">
              <w:rPr>
                <w:lang w:val="en-ID" w:eastAsia="en-ID"/>
              </w:rPr>
              <w:t>(84 km/jam)</w:t>
            </w:r>
          </w:p>
        </w:tc>
      </w:tr>
      <w:tr w:rsidR="000A35C0" w:rsidRPr="000A35C0" w14:paraId="710E98EF" w14:textId="77777777" w:rsidTr="000A35C0">
        <w:trPr>
          <w:trHeight w:val="260"/>
          <w:jc w:val="center"/>
        </w:trPr>
        <w:tc>
          <w:tcPr>
            <w:tcW w:w="2197" w:type="dxa"/>
            <w:tcBorders>
              <w:top w:val="nil"/>
            </w:tcBorders>
            <w:shd w:val="clear" w:color="auto" w:fill="auto"/>
            <w:noWrap/>
            <w:vAlign w:val="bottom"/>
            <w:hideMark/>
          </w:tcPr>
          <w:p w14:paraId="7DEDB560" w14:textId="77777777" w:rsidR="000A35C0" w:rsidRPr="000A35C0" w:rsidRDefault="000A35C0" w:rsidP="00AC6A2B">
            <w:pPr>
              <w:pStyle w:val="aiiiTable"/>
              <w:rPr>
                <w:lang w:val="en-ID" w:eastAsia="en-ID"/>
              </w:rPr>
            </w:pPr>
            <w:r w:rsidRPr="000A35C0">
              <w:rPr>
                <w:lang w:val="en-ID" w:eastAsia="en-ID"/>
              </w:rPr>
              <w:t>Twist (degree)</w:t>
            </w:r>
          </w:p>
        </w:tc>
        <w:tc>
          <w:tcPr>
            <w:tcW w:w="850" w:type="dxa"/>
            <w:tcBorders>
              <w:top w:val="nil"/>
            </w:tcBorders>
            <w:shd w:val="clear" w:color="auto" w:fill="auto"/>
            <w:noWrap/>
            <w:vAlign w:val="center"/>
            <w:hideMark/>
          </w:tcPr>
          <w:p w14:paraId="235411CC" w14:textId="77777777" w:rsidR="000A35C0" w:rsidRPr="000A35C0" w:rsidRDefault="000A35C0" w:rsidP="00AC6A2B">
            <w:pPr>
              <w:pStyle w:val="aiiiTable"/>
              <w:rPr>
                <w:lang w:val="en-ID" w:eastAsia="en-ID"/>
              </w:rPr>
            </w:pPr>
            <w:r w:rsidRPr="000A35C0">
              <w:rPr>
                <w:lang w:val="en-ID" w:eastAsia="en-ID"/>
              </w:rPr>
              <w:t>0,5645</w:t>
            </w:r>
          </w:p>
        </w:tc>
        <w:tc>
          <w:tcPr>
            <w:tcW w:w="850" w:type="dxa"/>
            <w:tcBorders>
              <w:top w:val="nil"/>
            </w:tcBorders>
            <w:shd w:val="clear" w:color="auto" w:fill="auto"/>
            <w:noWrap/>
            <w:vAlign w:val="center"/>
            <w:hideMark/>
          </w:tcPr>
          <w:p w14:paraId="6B3B8491" w14:textId="77777777" w:rsidR="000A35C0" w:rsidRPr="000A35C0" w:rsidRDefault="000A35C0" w:rsidP="00AC6A2B">
            <w:pPr>
              <w:pStyle w:val="aiiiTable"/>
              <w:rPr>
                <w:lang w:val="en-ID" w:eastAsia="en-ID"/>
              </w:rPr>
            </w:pPr>
            <w:r w:rsidRPr="000A35C0">
              <w:rPr>
                <w:lang w:val="en-ID" w:eastAsia="en-ID"/>
              </w:rPr>
              <w:t>&gt;</w:t>
            </w:r>
          </w:p>
        </w:tc>
        <w:tc>
          <w:tcPr>
            <w:tcW w:w="1240" w:type="dxa"/>
            <w:tcBorders>
              <w:top w:val="nil"/>
            </w:tcBorders>
            <w:shd w:val="clear" w:color="auto" w:fill="auto"/>
            <w:noWrap/>
            <w:vAlign w:val="center"/>
            <w:hideMark/>
          </w:tcPr>
          <w:p w14:paraId="65599720" w14:textId="77777777" w:rsidR="000A35C0" w:rsidRPr="000A35C0" w:rsidRDefault="000A35C0" w:rsidP="00AC6A2B">
            <w:pPr>
              <w:pStyle w:val="aiiiTable"/>
              <w:rPr>
                <w:lang w:val="en-ID" w:eastAsia="en-ID"/>
              </w:rPr>
            </w:pPr>
            <w:r w:rsidRPr="000A35C0">
              <w:rPr>
                <w:lang w:val="en-ID" w:eastAsia="en-ID"/>
              </w:rPr>
              <w:t>0,5</w:t>
            </w:r>
          </w:p>
        </w:tc>
        <w:tc>
          <w:tcPr>
            <w:tcW w:w="1244" w:type="dxa"/>
            <w:tcBorders>
              <w:top w:val="nil"/>
            </w:tcBorders>
            <w:shd w:val="clear" w:color="auto" w:fill="auto"/>
            <w:noWrap/>
            <w:vAlign w:val="center"/>
            <w:hideMark/>
          </w:tcPr>
          <w:p w14:paraId="3907888F" w14:textId="77777777" w:rsidR="000A35C0" w:rsidRPr="000A35C0" w:rsidRDefault="000A35C0" w:rsidP="00AC6A2B">
            <w:pPr>
              <w:pStyle w:val="aiiiTable"/>
              <w:rPr>
                <w:lang w:val="en-ID" w:eastAsia="en-ID"/>
              </w:rPr>
            </w:pPr>
            <w:r w:rsidRPr="000A35C0">
              <w:rPr>
                <w:lang w:val="en-ID" w:eastAsia="en-ID"/>
              </w:rPr>
              <w:t>Not Ok!</w:t>
            </w:r>
          </w:p>
        </w:tc>
      </w:tr>
      <w:tr w:rsidR="000A35C0" w:rsidRPr="000A35C0" w14:paraId="53F31B1A" w14:textId="77777777" w:rsidTr="000A35C0">
        <w:trPr>
          <w:trHeight w:val="260"/>
          <w:jc w:val="center"/>
        </w:trPr>
        <w:tc>
          <w:tcPr>
            <w:tcW w:w="2197" w:type="dxa"/>
            <w:tcBorders>
              <w:top w:val="nil"/>
            </w:tcBorders>
            <w:shd w:val="clear" w:color="auto" w:fill="auto"/>
            <w:noWrap/>
            <w:vAlign w:val="bottom"/>
            <w:hideMark/>
          </w:tcPr>
          <w:p w14:paraId="580DF17F" w14:textId="77777777" w:rsidR="000A35C0" w:rsidRPr="000A35C0" w:rsidRDefault="000A35C0" w:rsidP="00AC6A2B">
            <w:pPr>
              <w:pStyle w:val="aiiiTable"/>
              <w:rPr>
                <w:lang w:val="en-ID" w:eastAsia="en-ID"/>
              </w:rPr>
            </w:pPr>
            <w:r w:rsidRPr="000A35C0">
              <w:rPr>
                <w:lang w:val="en-ID" w:eastAsia="en-ID"/>
              </w:rPr>
              <w:t>Sway (degree)</w:t>
            </w:r>
          </w:p>
        </w:tc>
        <w:tc>
          <w:tcPr>
            <w:tcW w:w="850" w:type="dxa"/>
            <w:tcBorders>
              <w:top w:val="nil"/>
            </w:tcBorders>
            <w:shd w:val="clear" w:color="auto" w:fill="auto"/>
            <w:noWrap/>
            <w:vAlign w:val="center"/>
            <w:hideMark/>
          </w:tcPr>
          <w:p w14:paraId="29F68BE6" w14:textId="77777777" w:rsidR="000A35C0" w:rsidRPr="000A35C0" w:rsidRDefault="000A35C0" w:rsidP="00AC6A2B">
            <w:pPr>
              <w:pStyle w:val="aiiiTable"/>
              <w:rPr>
                <w:lang w:val="en-ID" w:eastAsia="en-ID"/>
              </w:rPr>
            </w:pPr>
            <w:r w:rsidRPr="000A35C0">
              <w:rPr>
                <w:lang w:val="en-ID" w:eastAsia="en-ID"/>
              </w:rPr>
              <w:t>0,0406</w:t>
            </w:r>
          </w:p>
        </w:tc>
        <w:tc>
          <w:tcPr>
            <w:tcW w:w="850" w:type="dxa"/>
            <w:tcBorders>
              <w:top w:val="nil"/>
            </w:tcBorders>
            <w:shd w:val="clear" w:color="auto" w:fill="auto"/>
            <w:noWrap/>
            <w:vAlign w:val="center"/>
            <w:hideMark/>
          </w:tcPr>
          <w:p w14:paraId="7261CC92" w14:textId="77777777" w:rsidR="000A35C0" w:rsidRPr="000A35C0" w:rsidRDefault="000A35C0" w:rsidP="00AC6A2B">
            <w:pPr>
              <w:pStyle w:val="aiiiTable"/>
              <w:rPr>
                <w:lang w:val="en-ID" w:eastAsia="en-ID"/>
              </w:rPr>
            </w:pPr>
            <w:r w:rsidRPr="000A35C0">
              <w:rPr>
                <w:lang w:val="en-ID" w:eastAsia="en-ID"/>
              </w:rPr>
              <w:t>&lt;</w:t>
            </w:r>
          </w:p>
        </w:tc>
        <w:tc>
          <w:tcPr>
            <w:tcW w:w="1240" w:type="dxa"/>
            <w:tcBorders>
              <w:top w:val="nil"/>
            </w:tcBorders>
            <w:shd w:val="clear" w:color="auto" w:fill="auto"/>
            <w:noWrap/>
            <w:vAlign w:val="center"/>
            <w:hideMark/>
          </w:tcPr>
          <w:p w14:paraId="2CF1EAF6" w14:textId="77777777" w:rsidR="000A35C0" w:rsidRPr="000A35C0" w:rsidRDefault="000A35C0" w:rsidP="00AC6A2B">
            <w:pPr>
              <w:pStyle w:val="aiiiTable"/>
              <w:rPr>
                <w:lang w:val="en-ID" w:eastAsia="en-ID"/>
              </w:rPr>
            </w:pPr>
            <w:r w:rsidRPr="000A35C0">
              <w:rPr>
                <w:lang w:val="en-ID" w:eastAsia="en-ID"/>
              </w:rPr>
              <w:t>0,5</w:t>
            </w:r>
          </w:p>
        </w:tc>
        <w:tc>
          <w:tcPr>
            <w:tcW w:w="1244" w:type="dxa"/>
            <w:tcBorders>
              <w:top w:val="nil"/>
            </w:tcBorders>
            <w:shd w:val="clear" w:color="auto" w:fill="auto"/>
            <w:noWrap/>
            <w:vAlign w:val="center"/>
            <w:hideMark/>
          </w:tcPr>
          <w:p w14:paraId="57CFA4D3" w14:textId="77777777" w:rsidR="000A35C0" w:rsidRPr="000A35C0" w:rsidRDefault="000A35C0" w:rsidP="00AC6A2B">
            <w:pPr>
              <w:pStyle w:val="aiiiTable"/>
              <w:rPr>
                <w:lang w:val="en-ID" w:eastAsia="en-ID"/>
              </w:rPr>
            </w:pPr>
            <w:r w:rsidRPr="000A35C0">
              <w:rPr>
                <w:lang w:val="en-ID" w:eastAsia="en-ID"/>
              </w:rPr>
              <w:t>Ok!</w:t>
            </w:r>
          </w:p>
        </w:tc>
      </w:tr>
      <w:tr w:rsidR="000A35C0" w:rsidRPr="000A35C0" w14:paraId="6D40688F" w14:textId="77777777" w:rsidTr="000A35C0">
        <w:trPr>
          <w:trHeight w:val="260"/>
          <w:jc w:val="center"/>
        </w:trPr>
        <w:tc>
          <w:tcPr>
            <w:tcW w:w="2197" w:type="dxa"/>
            <w:shd w:val="clear" w:color="auto" w:fill="auto"/>
            <w:noWrap/>
            <w:vAlign w:val="bottom"/>
            <w:hideMark/>
          </w:tcPr>
          <w:p w14:paraId="3063963A" w14:textId="77777777" w:rsidR="000A35C0" w:rsidRPr="000A35C0" w:rsidRDefault="000A35C0" w:rsidP="00AC6A2B">
            <w:pPr>
              <w:pStyle w:val="aiiiTable"/>
              <w:rPr>
                <w:lang w:val="en-ID" w:eastAsia="en-ID"/>
              </w:rPr>
            </w:pPr>
            <w:r w:rsidRPr="000A35C0">
              <w:rPr>
                <w:lang w:val="en-ID" w:eastAsia="en-ID"/>
              </w:rPr>
              <w:t>Displacement (m)</w:t>
            </w:r>
          </w:p>
        </w:tc>
        <w:tc>
          <w:tcPr>
            <w:tcW w:w="850" w:type="dxa"/>
            <w:shd w:val="clear" w:color="auto" w:fill="auto"/>
            <w:noWrap/>
            <w:vAlign w:val="center"/>
            <w:hideMark/>
          </w:tcPr>
          <w:p w14:paraId="77870A7B" w14:textId="77777777" w:rsidR="000A35C0" w:rsidRPr="000A35C0" w:rsidRDefault="000A35C0" w:rsidP="00AC6A2B">
            <w:pPr>
              <w:pStyle w:val="aiiiTable"/>
              <w:rPr>
                <w:lang w:val="en-ID" w:eastAsia="en-ID"/>
              </w:rPr>
            </w:pPr>
            <w:r w:rsidRPr="000A35C0">
              <w:rPr>
                <w:lang w:val="en-ID" w:eastAsia="en-ID"/>
              </w:rPr>
              <w:t>0,2419</w:t>
            </w:r>
          </w:p>
        </w:tc>
        <w:tc>
          <w:tcPr>
            <w:tcW w:w="850" w:type="dxa"/>
            <w:shd w:val="clear" w:color="auto" w:fill="auto"/>
            <w:noWrap/>
            <w:vAlign w:val="center"/>
            <w:hideMark/>
          </w:tcPr>
          <w:p w14:paraId="12AA019B" w14:textId="77777777" w:rsidR="000A35C0" w:rsidRPr="000A35C0" w:rsidRDefault="000A35C0" w:rsidP="00AC6A2B">
            <w:pPr>
              <w:pStyle w:val="aiiiTable"/>
              <w:rPr>
                <w:lang w:val="en-ID" w:eastAsia="en-ID"/>
              </w:rPr>
            </w:pPr>
            <w:r w:rsidRPr="000A35C0">
              <w:rPr>
                <w:lang w:val="en-ID" w:eastAsia="en-ID"/>
              </w:rPr>
              <w:t>&gt;</w:t>
            </w:r>
          </w:p>
        </w:tc>
        <w:tc>
          <w:tcPr>
            <w:tcW w:w="1240" w:type="dxa"/>
            <w:shd w:val="clear" w:color="auto" w:fill="auto"/>
            <w:noWrap/>
            <w:vAlign w:val="center"/>
            <w:hideMark/>
          </w:tcPr>
          <w:p w14:paraId="1F0C4099" w14:textId="77777777" w:rsidR="000A35C0" w:rsidRPr="000A35C0" w:rsidRDefault="000A35C0" w:rsidP="00AC6A2B">
            <w:pPr>
              <w:pStyle w:val="aiiiTable"/>
              <w:rPr>
                <w:lang w:val="en-ID" w:eastAsia="en-ID"/>
              </w:rPr>
            </w:pPr>
            <w:r w:rsidRPr="000A35C0">
              <w:rPr>
                <w:lang w:val="en-ID" w:eastAsia="en-ID"/>
              </w:rPr>
              <w:t>0,24</w:t>
            </w:r>
          </w:p>
        </w:tc>
        <w:tc>
          <w:tcPr>
            <w:tcW w:w="1244" w:type="dxa"/>
            <w:shd w:val="clear" w:color="auto" w:fill="auto"/>
            <w:noWrap/>
            <w:vAlign w:val="center"/>
            <w:hideMark/>
          </w:tcPr>
          <w:p w14:paraId="3416E448" w14:textId="77777777" w:rsidR="000A35C0" w:rsidRPr="000A35C0" w:rsidRDefault="000A35C0" w:rsidP="00AC6A2B">
            <w:pPr>
              <w:pStyle w:val="aiiiTable"/>
              <w:rPr>
                <w:lang w:val="en-ID" w:eastAsia="en-ID"/>
              </w:rPr>
            </w:pPr>
            <w:r w:rsidRPr="000A35C0">
              <w:rPr>
                <w:lang w:val="en-ID" w:eastAsia="en-ID"/>
              </w:rPr>
              <w:t>Not Ok!</w:t>
            </w:r>
          </w:p>
        </w:tc>
      </w:tr>
      <w:tr w:rsidR="000A35C0" w:rsidRPr="000A35C0" w14:paraId="15F3241D" w14:textId="77777777" w:rsidTr="000A35C0">
        <w:trPr>
          <w:trHeight w:val="260"/>
          <w:jc w:val="center"/>
        </w:trPr>
        <w:tc>
          <w:tcPr>
            <w:tcW w:w="2197" w:type="dxa"/>
            <w:tcBorders>
              <w:top w:val="nil"/>
            </w:tcBorders>
            <w:shd w:val="clear" w:color="auto" w:fill="auto"/>
            <w:noWrap/>
            <w:vAlign w:val="bottom"/>
            <w:hideMark/>
          </w:tcPr>
          <w:p w14:paraId="5AF81DF3" w14:textId="77777777" w:rsidR="000A35C0" w:rsidRPr="000A35C0" w:rsidRDefault="000A35C0" w:rsidP="00AC6A2B">
            <w:pPr>
              <w:pStyle w:val="aiiiTable"/>
              <w:rPr>
                <w:lang w:val="en-ID" w:eastAsia="en-ID"/>
              </w:rPr>
            </w:pPr>
            <w:r w:rsidRPr="000A35C0">
              <w:rPr>
                <w:lang w:val="en-ID" w:eastAsia="en-ID"/>
              </w:rPr>
              <w:t>Rotation Antenna</w:t>
            </w:r>
          </w:p>
        </w:tc>
        <w:tc>
          <w:tcPr>
            <w:tcW w:w="850" w:type="dxa"/>
            <w:tcBorders>
              <w:top w:val="nil"/>
            </w:tcBorders>
            <w:shd w:val="clear" w:color="auto" w:fill="auto"/>
            <w:noWrap/>
            <w:vAlign w:val="center"/>
            <w:hideMark/>
          </w:tcPr>
          <w:p w14:paraId="7BA1D19C" w14:textId="77777777" w:rsidR="000A35C0" w:rsidRPr="000A35C0" w:rsidRDefault="000A35C0" w:rsidP="00AC6A2B">
            <w:pPr>
              <w:pStyle w:val="aiiiTable"/>
              <w:rPr>
                <w:lang w:val="en-ID" w:eastAsia="en-ID"/>
              </w:rPr>
            </w:pPr>
            <w:r w:rsidRPr="000A35C0">
              <w:rPr>
                <w:lang w:val="en-ID" w:eastAsia="en-ID"/>
              </w:rPr>
              <w:t> </w:t>
            </w:r>
          </w:p>
        </w:tc>
        <w:tc>
          <w:tcPr>
            <w:tcW w:w="850" w:type="dxa"/>
            <w:tcBorders>
              <w:top w:val="nil"/>
            </w:tcBorders>
            <w:shd w:val="clear" w:color="auto" w:fill="auto"/>
            <w:noWrap/>
            <w:vAlign w:val="center"/>
            <w:hideMark/>
          </w:tcPr>
          <w:p w14:paraId="09F341D0" w14:textId="77777777" w:rsidR="000A35C0" w:rsidRPr="000A35C0" w:rsidRDefault="000A35C0" w:rsidP="00AC6A2B">
            <w:pPr>
              <w:pStyle w:val="aiiiTable"/>
              <w:rPr>
                <w:lang w:val="en-ID" w:eastAsia="en-ID"/>
              </w:rPr>
            </w:pPr>
            <w:r w:rsidRPr="000A35C0">
              <w:rPr>
                <w:lang w:val="en-ID" w:eastAsia="en-ID"/>
              </w:rPr>
              <w:t> </w:t>
            </w:r>
          </w:p>
        </w:tc>
        <w:tc>
          <w:tcPr>
            <w:tcW w:w="1240" w:type="dxa"/>
            <w:tcBorders>
              <w:top w:val="nil"/>
            </w:tcBorders>
            <w:shd w:val="clear" w:color="auto" w:fill="auto"/>
            <w:noWrap/>
            <w:vAlign w:val="center"/>
            <w:hideMark/>
          </w:tcPr>
          <w:p w14:paraId="54309104" w14:textId="77777777" w:rsidR="000A35C0" w:rsidRPr="000A35C0" w:rsidRDefault="000A35C0" w:rsidP="00AC6A2B">
            <w:pPr>
              <w:pStyle w:val="aiiiTable"/>
              <w:rPr>
                <w:lang w:val="en-ID" w:eastAsia="en-ID"/>
              </w:rPr>
            </w:pPr>
            <w:r w:rsidRPr="000A35C0">
              <w:rPr>
                <w:lang w:val="en-ID" w:eastAsia="en-ID"/>
              </w:rPr>
              <w:t> </w:t>
            </w:r>
          </w:p>
        </w:tc>
        <w:tc>
          <w:tcPr>
            <w:tcW w:w="1244" w:type="dxa"/>
            <w:tcBorders>
              <w:top w:val="nil"/>
            </w:tcBorders>
            <w:shd w:val="clear" w:color="auto" w:fill="auto"/>
            <w:noWrap/>
            <w:vAlign w:val="center"/>
            <w:hideMark/>
          </w:tcPr>
          <w:p w14:paraId="66383917" w14:textId="77777777" w:rsidR="000A35C0" w:rsidRPr="000A35C0" w:rsidRDefault="000A35C0" w:rsidP="00AC6A2B">
            <w:pPr>
              <w:pStyle w:val="aiiiTable"/>
              <w:rPr>
                <w:lang w:val="en-ID" w:eastAsia="en-ID"/>
              </w:rPr>
            </w:pPr>
            <w:r w:rsidRPr="000A35C0">
              <w:rPr>
                <w:lang w:val="en-ID" w:eastAsia="en-ID"/>
              </w:rPr>
              <w:t> </w:t>
            </w:r>
          </w:p>
        </w:tc>
      </w:tr>
      <w:tr w:rsidR="000A35C0" w:rsidRPr="000A35C0" w14:paraId="44496DFA" w14:textId="77777777" w:rsidTr="000A35C0">
        <w:trPr>
          <w:trHeight w:val="260"/>
          <w:jc w:val="center"/>
        </w:trPr>
        <w:tc>
          <w:tcPr>
            <w:tcW w:w="2197" w:type="dxa"/>
            <w:tcBorders>
              <w:top w:val="nil"/>
            </w:tcBorders>
            <w:shd w:val="clear" w:color="auto" w:fill="auto"/>
            <w:noWrap/>
            <w:vAlign w:val="bottom"/>
            <w:hideMark/>
          </w:tcPr>
          <w:p w14:paraId="2BBD3092" w14:textId="77777777" w:rsidR="000A35C0" w:rsidRPr="000A35C0" w:rsidRDefault="000A35C0" w:rsidP="00AC6A2B">
            <w:pPr>
              <w:pStyle w:val="aiiiTable"/>
              <w:rPr>
                <w:lang w:val="en-ID" w:eastAsia="en-ID"/>
              </w:rPr>
            </w:pPr>
            <w:r w:rsidRPr="000A35C0">
              <w:rPr>
                <w:lang w:val="en-ID" w:eastAsia="en-ID"/>
              </w:rPr>
              <w:t>Max. rotation -X</w:t>
            </w:r>
          </w:p>
        </w:tc>
        <w:tc>
          <w:tcPr>
            <w:tcW w:w="850" w:type="dxa"/>
            <w:tcBorders>
              <w:top w:val="nil"/>
            </w:tcBorders>
            <w:shd w:val="clear" w:color="auto" w:fill="auto"/>
            <w:noWrap/>
            <w:vAlign w:val="bottom"/>
            <w:hideMark/>
          </w:tcPr>
          <w:p w14:paraId="13FD282F" w14:textId="77777777" w:rsidR="000A35C0" w:rsidRPr="000A35C0" w:rsidRDefault="000A35C0" w:rsidP="00AC6A2B">
            <w:pPr>
              <w:pStyle w:val="aiiiTable"/>
              <w:rPr>
                <w:lang w:val="en-ID" w:eastAsia="en-ID"/>
              </w:rPr>
            </w:pPr>
            <w:r w:rsidRPr="000A35C0">
              <w:rPr>
                <w:lang w:val="en-ID" w:eastAsia="en-ID"/>
              </w:rPr>
              <w:t>0,5893</w:t>
            </w:r>
          </w:p>
        </w:tc>
        <w:tc>
          <w:tcPr>
            <w:tcW w:w="850" w:type="dxa"/>
            <w:tcBorders>
              <w:top w:val="nil"/>
            </w:tcBorders>
            <w:shd w:val="clear" w:color="auto" w:fill="auto"/>
            <w:noWrap/>
            <w:vAlign w:val="center"/>
            <w:hideMark/>
          </w:tcPr>
          <w:p w14:paraId="71FB5010" w14:textId="77777777" w:rsidR="000A35C0" w:rsidRPr="000A35C0" w:rsidRDefault="000A35C0" w:rsidP="00AC6A2B">
            <w:pPr>
              <w:pStyle w:val="aiiiTable"/>
              <w:rPr>
                <w:lang w:val="en-ID" w:eastAsia="en-ID"/>
              </w:rPr>
            </w:pPr>
            <w:r w:rsidRPr="000A35C0">
              <w:rPr>
                <w:lang w:val="en-ID" w:eastAsia="en-ID"/>
              </w:rPr>
              <w:t>&gt;</w:t>
            </w:r>
          </w:p>
        </w:tc>
        <w:tc>
          <w:tcPr>
            <w:tcW w:w="1240" w:type="dxa"/>
            <w:tcBorders>
              <w:top w:val="nil"/>
            </w:tcBorders>
            <w:shd w:val="clear" w:color="auto" w:fill="auto"/>
            <w:noWrap/>
            <w:vAlign w:val="center"/>
            <w:hideMark/>
          </w:tcPr>
          <w:p w14:paraId="513B7078" w14:textId="77777777" w:rsidR="000A35C0" w:rsidRPr="000A35C0" w:rsidRDefault="000A35C0" w:rsidP="00AC6A2B">
            <w:pPr>
              <w:pStyle w:val="aiiiTable"/>
              <w:rPr>
                <w:lang w:val="en-ID" w:eastAsia="en-ID"/>
              </w:rPr>
            </w:pPr>
            <w:r w:rsidRPr="000A35C0">
              <w:rPr>
                <w:lang w:val="en-ID" w:eastAsia="en-ID"/>
              </w:rPr>
              <w:t>0,5</w:t>
            </w:r>
          </w:p>
        </w:tc>
        <w:tc>
          <w:tcPr>
            <w:tcW w:w="1244" w:type="dxa"/>
            <w:tcBorders>
              <w:top w:val="nil"/>
            </w:tcBorders>
            <w:shd w:val="clear" w:color="auto" w:fill="auto"/>
            <w:noWrap/>
            <w:vAlign w:val="center"/>
            <w:hideMark/>
          </w:tcPr>
          <w:p w14:paraId="705692C4" w14:textId="77777777" w:rsidR="000A35C0" w:rsidRPr="000A35C0" w:rsidRDefault="000A35C0" w:rsidP="00AC6A2B">
            <w:pPr>
              <w:pStyle w:val="aiiiTable"/>
              <w:rPr>
                <w:lang w:val="en-ID" w:eastAsia="en-ID"/>
              </w:rPr>
            </w:pPr>
            <w:r w:rsidRPr="000A35C0">
              <w:rPr>
                <w:lang w:val="en-ID" w:eastAsia="en-ID"/>
              </w:rPr>
              <w:t>Not Ok!</w:t>
            </w:r>
          </w:p>
        </w:tc>
      </w:tr>
      <w:tr w:rsidR="000A35C0" w:rsidRPr="000A35C0" w14:paraId="739C9CD2" w14:textId="77777777" w:rsidTr="000A35C0">
        <w:trPr>
          <w:trHeight w:val="260"/>
          <w:jc w:val="center"/>
        </w:trPr>
        <w:tc>
          <w:tcPr>
            <w:tcW w:w="2197" w:type="dxa"/>
            <w:tcBorders>
              <w:top w:val="nil"/>
            </w:tcBorders>
            <w:shd w:val="clear" w:color="auto" w:fill="auto"/>
            <w:noWrap/>
            <w:vAlign w:val="bottom"/>
            <w:hideMark/>
          </w:tcPr>
          <w:p w14:paraId="500CE490" w14:textId="77777777" w:rsidR="000A35C0" w:rsidRPr="000A35C0" w:rsidRDefault="000A35C0" w:rsidP="00AC6A2B">
            <w:pPr>
              <w:pStyle w:val="aiiiTable"/>
              <w:rPr>
                <w:lang w:val="en-ID" w:eastAsia="en-ID"/>
              </w:rPr>
            </w:pPr>
            <w:r w:rsidRPr="000A35C0">
              <w:rPr>
                <w:lang w:val="en-ID" w:eastAsia="en-ID"/>
              </w:rPr>
              <w:t>Max. rotation -Y</w:t>
            </w:r>
          </w:p>
        </w:tc>
        <w:tc>
          <w:tcPr>
            <w:tcW w:w="850" w:type="dxa"/>
            <w:tcBorders>
              <w:top w:val="nil"/>
            </w:tcBorders>
            <w:shd w:val="clear" w:color="auto" w:fill="auto"/>
            <w:noWrap/>
            <w:vAlign w:val="bottom"/>
            <w:hideMark/>
          </w:tcPr>
          <w:p w14:paraId="19A952DD" w14:textId="77777777" w:rsidR="000A35C0" w:rsidRPr="000A35C0" w:rsidRDefault="000A35C0" w:rsidP="00AC6A2B">
            <w:pPr>
              <w:pStyle w:val="aiiiTable"/>
              <w:rPr>
                <w:lang w:val="en-ID" w:eastAsia="en-ID"/>
              </w:rPr>
            </w:pPr>
            <w:r w:rsidRPr="000A35C0">
              <w:rPr>
                <w:lang w:val="en-ID" w:eastAsia="en-ID"/>
              </w:rPr>
              <w:t>0,5892</w:t>
            </w:r>
          </w:p>
        </w:tc>
        <w:tc>
          <w:tcPr>
            <w:tcW w:w="850" w:type="dxa"/>
            <w:tcBorders>
              <w:top w:val="nil"/>
            </w:tcBorders>
            <w:shd w:val="clear" w:color="auto" w:fill="auto"/>
            <w:noWrap/>
            <w:vAlign w:val="center"/>
            <w:hideMark/>
          </w:tcPr>
          <w:p w14:paraId="0FDCA701" w14:textId="77777777" w:rsidR="000A35C0" w:rsidRPr="000A35C0" w:rsidRDefault="000A35C0" w:rsidP="00AC6A2B">
            <w:pPr>
              <w:pStyle w:val="aiiiTable"/>
              <w:rPr>
                <w:lang w:val="en-ID" w:eastAsia="en-ID"/>
              </w:rPr>
            </w:pPr>
            <w:r w:rsidRPr="000A35C0">
              <w:rPr>
                <w:lang w:val="en-ID" w:eastAsia="en-ID"/>
              </w:rPr>
              <w:t>&gt;</w:t>
            </w:r>
          </w:p>
        </w:tc>
        <w:tc>
          <w:tcPr>
            <w:tcW w:w="1240" w:type="dxa"/>
            <w:tcBorders>
              <w:top w:val="nil"/>
            </w:tcBorders>
            <w:shd w:val="clear" w:color="auto" w:fill="auto"/>
            <w:noWrap/>
            <w:vAlign w:val="center"/>
            <w:hideMark/>
          </w:tcPr>
          <w:p w14:paraId="1EFF861D" w14:textId="77777777" w:rsidR="000A35C0" w:rsidRPr="000A35C0" w:rsidRDefault="000A35C0" w:rsidP="00AC6A2B">
            <w:pPr>
              <w:pStyle w:val="aiiiTable"/>
              <w:rPr>
                <w:lang w:val="en-ID" w:eastAsia="en-ID"/>
              </w:rPr>
            </w:pPr>
            <w:r w:rsidRPr="000A35C0">
              <w:rPr>
                <w:lang w:val="en-ID" w:eastAsia="en-ID"/>
              </w:rPr>
              <w:t>0,5</w:t>
            </w:r>
          </w:p>
        </w:tc>
        <w:tc>
          <w:tcPr>
            <w:tcW w:w="1244" w:type="dxa"/>
            <w:tcBorders>
              <w:top w:val="nil"/>
            </w:tcBorders>
            <w:shd w:val="clear" w:color="auto" w:fill="auto"/>
            <w:noWrap/>
            <w:vAlign w:val="center"/>
            <w:hideMark/>
          </w:tcPr>
          <w:p w14:paraId="4BC8DB94" w14:textId="77777777" w:rsidR="000A35C0" w:rsidRPr="000A35C0" w:rsidRDefault="000A35C0" w:rsidP="00AC6A2B">
            <w:pPr>
              <w:pStyle w:val="aiiiTable"/>
              <w:rPr>
                <w:lang w:val="en-ID" w:eastAsia="en-ID"/>
              </w:rPr>
            </w:pPr>
            <w:r w:rsidRPr="000A35C0">
              <w:rPr>
                <w:lang w:val="en-ID" w:eastAsia="en-ID"/>
              </w:rPr>
              <w:t>Not Ok!</w:t>
            </w:r>
          </w:p>
        </w:tc>
      </w:tr>
      <w:tr w:rsidR="000A35C0" w:rsidRPr="000A35C0" w14:paraId="615DD192" w14:textId="77777777" w:rsidTr="000A35C0">
        <w:trPr>
          <w:trHeight w:val="260"/>
          <w:jc w:val="center"/>
        </w:trPr>
        <w:tc>
          <w:tcPr>
            <w:tcW w:w="2197" w:type="dxa"/>
            <w:tcBorders>
              <w:top w:val="nil"/>
            </w:tcBorders>
            <w:shd w:val="clear" w:color="auto" w:fill="auto"/>
            <w:noWrap/>
            <w:vAlign w:val="bottom"/>
            <w:hideMark/>
          </w:tcPr>
          <w:p w14:paraId="5A391F3F" w14:textId="77777777" w:rsidR="000A35C0" w:rsidRPr="000A35C0" w:rsidRDefault="000A35C0" w:rsidP="00AC6A2B">
            <w:pPr>
              <w:pStyle w:val="aiiiTable"/>
              <w:rPr>
                <w:lang w:val="en-ID" w:eastAsia="en-ID"/>
              </w:rPr>
            </w:pPr>
            <w:r w:rsidRPr="000A35C0">
              <w:rPr>
                <w:lang w:val="en-ID" w:eastAsia="en-ID"/>
              </w:rPr>
              <w:t>Max. rotation -Z</w:t>
            </w:r>
          </w:p>
        </w:tc>
        <w:tc>
          <w:tcPr>
            <w:tcW w:w="850" w:type="dxa"/>
            <w:tcBorders>
              <w:top w:val="nil"/>
            </w:tcBorders>
            <w:shd w:val="clear" w:color="auto" w:fill="auto"/>
            <w:noWrap/>
            <w:vAlign w:val="bottom"/>
            <w:hideMark/>
          </w:tcPr>
          <w:p w14:paraId="5C709092" w14:textId="77777777" w:rsidR="000A35C0" w:rsidRPr="000A35C0" w:rsidRDefault="000A35C0" w:rsidP="00AC6A2B">
            <w:pPr>
              <w:pStyle w:val="aiiiTable"/>
              <w:rPr>
                <w:lang w:val="en-ID" w:eastAsia="en-ID"/>
              </w:rPr>
            </w:pPr>
            <w:r w:rsidRPr="000A35C0">
              <w:rPr>
                <w:lang w:val="en-ID" w:eastAsia="en-ID"/>
              </w:rPr>
              <w:t>0,0413</w:t>
            </w:r>
          </w:p>
        </w:tc>
        <w:tc>
          <w:tcPr>
            <w:tcW w:w="850" w:type="dxa"/>
            <w:tcBorders>
              <w:top w:val="nil"/>
            </w:tcBorders>
            <w:shd w:val="clear" w:color="auto" w:fill="auto"/>
            <w:noWrap/>
            <w:vAlign w:val="center"/>
            <w:hideMark/>
          </w:tcPr>
          <w:p w14:paraId="65672553" w14:textId="77777777" w:rsidR="000A35C0" w:rsidRPr="000A35C0" w:rsidRDefault="000A35C0" w:rsidP="00AC6A2B">
            <w:pPr>
              <w:pStyle w:val="aiiiTable"/>
              <w:rPr>
                <w:lang w:val="en-ID" w:eastAsia="en-ID"/>
              </w:rPr>
            </w:pPr>
            <w:r w:rsidRPr="000A35C0">
              <w:rPr>
                <w:lang w:val="en-ID" w:eastAsia="en-ID"/>
              </w:rPr>
              <w:t>&lt;</w:t>
            </w:r>
          </w:p>
        </w:tc>
        <w:tc>
          <w:tcPr>
            <w:tcW w:w="1240" w:type="dxa"/>
            <w:tcBorders>
              <w:top w:val="nil"/>
            </w:tcBorders>
            <w:shd w:val="clear" w:color="auto" w:fill="auto"/>
            <w:noWrap/>
            <w:vAlign w:val="center"/>
            <w:hideMark/>
          </w:tcPr>
          <w:p w14:paraId="410FDDC2" w14:textId="77777777" w:rsidR="000A35C0" w:rsidRPr="000A35C0" w:rsidRDefault="000A35C0" w:rsidP="00AC6A2B">
            <w:pPr>
              <w:pStyle w:val="aiiiTable"/>
              <w:rPr>
                <w:lang w:val="en-ID" w:eastAsia="en-ID"/>
              </w:rPr>
            </w:pPr>
            <w:r w:rsidRPr="000A35C0">
              <w:rPr>
                <w:lang w:val="en-ID" w:eastAsia="en-ID"/>
              </w:rPr>
              <w:t>0,5</w:t>
            </w:r>
          </w:p>
        </w:tc>
        <w:tc>
          <w:tcPr>
            <w:tcW w:w="1244" w:type="dxa"/>
            <w:tcBorders>
              <w:top w:val="nil"/>
            </w:tcBorders>
            <w:shd w:val="clear" w:color="auto" w:fill="auto"/>
            <w:noWrap/>
            <w:vAlign w:val="center"/>
            <w:hideMark/>
          </w:tcPr>
          <w:p w14:paraId="18BB37F1" w14:textId="77777777" w:rsidR="000A35C0" w:rsidRPr="000A35C0" w:rsidRDefault="000A35C0" w:rsidP="00AC6A2B">
            <w:pPr>
              <w:pStyle w:val="aiiiTable"/>
              <w:rPr>
                <w:lang w:val="en-ID" w:eastAsia="en-ID"/>
              </w:rPr>
            </w:pPr>
            <w:r w:rsidRPr="000A35C0">
              <w:rPr>
                <w:lang w:val="en-ID" w:eastAsia="en-ID"/>
              </w:rPr>
              <w:t>Ok!</w:t>
            </w:r>
          </w:p>
        </w:tc>
      </w:tr>
      <w:tr w:rsidR="000A35C0" w:rsidRPr="000A35C0" w14:paraId="44AE8547" w14:textId="77777777" w:rsidTr="000A35C0">
        <w:trPr>
          <w:trHeight w:val="260"/>
          <w:jc w:val="center"/>
        </w:trPr>
        <w:tc>
          <w:tcPr>
            <w:tcW w:w="6381" w:type="dxa"/>
            <w:gridSpan w:val="5"/>
            <w:shd w:val="clear" w:color="auto" w:fill="auto"/>
            <w:noWrap/>
            <w:vAlign w:val="bottom"/>
            <w:hideMark/>
          </w:tcPr>
          <w:p w14:paraId="673DB0A5" w14:textId="77777777" w:rsidR="000A35C0" w:rsidRPr="000A35C0" w:rsidRDefault="000A35C0" w:rsidP="00AC6A2B">
            <w:pPr>
              <w:pStyle w:val="aiiiTable"/>
              <w:rPr>
                <w:lang w:val="en-ID" w:eastAsia="en-ID"/>
              </w:rPr>
            </w:pPr>
            <w:r w:rsidRPr="000A35C0">
              <w:rPr>
                <w:lang w:val="en-ID" w:eastAsia="en-ID"/>
              </w:rPr>
              <w:t>Wind speed plan (120 km/jam)</w:t>
            </w:r>
          </w:p>
        </w:tc>
      </w:tr>
      <w:tr w:rsidR="000A35C0" w:rsidRPr="000A35C0" w14:paraId="120A23F6" w14:textId="77777777" w:rsidTr="000A35C0">
        <w:trPr>
          <w:trHeight w:val="260"/>
          <w:jc w:val="center"/>
        </w:trPr>
        <w:tc>
          <w:tcPr>
            <w:tcW w:w="2197" w:type="dxa"/>
            <w:tcBorders>
              <w:top w:val="nil"/>
              <w:right w:val="nil"/>
            </w:tcBorders>
            <w:shd w:val="clear" w:color="auto" w:fill="auto"/>
            <w:noWrap/>
            <w:vAlign w:val="bottom"/>
            <w:hideMark/>
          </w:tcPr>
          <w:p w14:paraId="763BDEBD" w14:textId="77777777" w:rsidR="000A35C0" w:rsidRPr="000A35C0" w:rsidRDefault="000A35C0" w:rsidP="00AC6A2B">
            <w:pPr>
              <w:pStyle w:val="aiiiTable"/>
              <w:rPr>
                <w:lang w:val="en-ID" w:eastAsia="en-ID"/>
              </w:rPr>
            </w:pPr>
            <w:r w:rsidRPr="000A35C0">
              <w:rPr>
                <w:lang w:val="en-ID" w:eastAsia="en-ID"/>
              </w:rPr>
              <w:t>Max. Stress Ratio</w:t>
            </w:r>
          </w:p>
        </w:tc>
        <w:tc>
          <w:tcPr>
            <w:tcW w:w="850" w:type="dxa"/>
            <w:tcBorders>
              <w:top w:val="nil"/>
              <w:left w:val="nil"/>
              <w:right w:val="nil"/>
            </w:tcBorders>
            <w:shd w:val="clear" w:color="auto" w:fill="auto"/>
            <w:noWrap/>
            <w:vAlign w:val="bottom"/>
            <w:hideMark/>
          </w:tcPr>
          <w:p w14:paraId="71DCF2B7" w14:textId="77777777" w:rsidR="000A35C0" w:rsidRPr="000A35C0" w:rsidRDefault="000A35C0" w:rsidP="00AC6A2B">
            <w:pPr>
              <w:pStyle w:val="aiiiTable"/>
              <w:rPr>
                <w:lang w:val="en-ID" w:eastAsia="en-ID"/>
              </w:rPr>
            </w:pPr>
            <w:r w:rsidRPr="000A35C0">
              <w:rPr>
                <w:lang w:val="en-ID" w:eastAsia="en-ID"/>
              </w:rPr>
              <w:t> </w:t>
            </w:r>
          </w:p>
        </w:tc>
        <w:tc>
          <w:tcPr>
            <w:tcW w:w="850" w:type="dxa"/>
            <w:tcBorders>
              <w:top w:val="nil"/>
              <w:left w:val="nil"/>
              <w:right w:val="nil"/>
            </w:tcBorders>
            <w:shd w:val="clear" w:color="auto" w:fill="auto"/>
            <w:noWrap/>
            <w:vAlign w:val="bottom"/>
            <w:hideMark/>
          </w:tcPr>
          <w:p w14:paraId="445852A3" w14:textId="77777777" w:rsidR="000A35C0" w:rsidRPr="000A35C0" w:rsidRDefault="000A35C0" w:rsidP="00AC6A2B">
            <w:pPr>
              <w:pStyle w:val="aiiiTable"/>
              <w:rPr>
                <w:lang w:val="en-ID" w:eastAsia="en-ID"/>
              </w:rPr>
            </w:pPr>
            <w:r w:rsidRPr="000A35C0">
              <w:rPr>
                <w:lang w:val="en-ID" w:eastAsia="en-ID"/>
              </w:rPr>
              <w:t> </w:t>
            </w:r>
          </w:p>
        </w:tc>
        <w:tc>
          <w:tcPr>
            <w:tcW w:w="1240" w:type="dxa"/>
            <w:tcBorders>
              <w:top w:val="nil"/>
              <w:left w:val="nil"/>
              <w:right w:val="nil"/>
            </w:tcBorders>
            <w:shd w:val="clear" w:color="auto" w:fill="auto"/>
            <w:noWrap/>
            <w:vAlign w:val="bottom"/>
            <w:hideMark/>
          </w:tcPr>
          <w:p w14:paraId="0B67104F" w14:textId="77777777" w:rsidR="000A35C0" w:rsidRPr="000A35C0" w:rsidRDefault="000A35C0" w:rsidP="00AC6A2B">
            <w:pPr>
              <w:pStyle w:val="aiiiTable"/>
              <w:rPr>
                <w:lang w:val="en-ID" w:eastAsia="en-ID"/>
              </w:rPr>
            </w:pPr>
            <w:r w:rsidRPr="000A35C0">
              <w:rPr>
                <w:lang w:val="en-ID" w:eastAsia="en-ID"/>
              </w:rPr>
              <w:t> </w:t>
            </w:r>
          </w:p>
        </w:tc>
        <w:tc>
          <w:tcPr>
            <w:tcW w:w="1244" w:type="dxa"/>
            <w:tcBorders>
              <w:top w:val="nil"/>
              <w:left w:val="nil"/>
            </w:tcBorders>
            <w:shd w:val="clear" w:color="auto" w:fill="auto"/>
            <w:noWrap/>
            <w:vAlign w:val="bottom"/>
            <w:hideMark/>
          </w:tcPr>
          <w:p w14:paraId="0BE9590E" w14:textId="77777777" w:rsidR="000A35C0" w:rsidRPr="000A35C0" w:rsidRDefault="000A35C0" w:rsidP="00AC6A2B">
            <w:pPr>
              <w:pStyle w:val="aiiiTable"/>
              <w:rPr>
                <w:lang w:val="en-ID" w:eastAsia="en-ID"/>
              </w:rPr>
            </w:pPr>
            <w:r w:rsidRPr="000A35C0">
              <w:rPr>
                <w:lang w:val="en-ID" w:eastAsia="en-ID"/>
              </w:rPr>
              <w:t> </w:t>
            </w:r>
          </w:p>
        </w:tc>
      </w:tr>
      <w:tr w:rsidR="000A35C0" w:rsidRPr="000A35C0" w14:paraId="3C80341F" w14:textId="77777777" w:rsidTr="000A35C0">
        <w:trPr>
          <w:trHeight w:val="260"/>
          <w:jc w:val="center"/>
        </w:trPr>
        <w:tc>
          <w:tcPr>
            <w:tcW w:w="2197" w:type="dxa"/>
            <w:shd w:val="clear" w:color="auto" w:fill="auto"/>
            <w:noWrap/>
            <w:vAlign w:val="bottom"/>
            <w:hideMark/>
          </w:tcPr>
          <w:p w14:paraId="2A125ED9" w14:textId="77777777" w:rsidR="000A35C0" w:rsidRPr="000A35C0" w:rsidRDefault="000A35C0" w:rsidP="00AC6A2B">
            <w:pPr>
              <w:pStyle w:val="aiiiTable"/>
              <w:rPr>
                <w:lang w:val="en-ID" w:eastAsia="en-ID"/>
              </w:rPr>
            </w:pPr>
            <w:r w:rsidRPr="000A35C0">
              <w:rPr>
                <w:lang w:val="en-ID" w:eastAsia="en-ID"/>
              </w:rPr>
              <w:t>Leg</w:t>
            </w:r>
          </w:p>
        </w:tc>
        <w:tc>
          <w:tcPr>
            <w:tcW w:w="850" w:type="dxa"/>
            <w:shd w:val="clear" w:color="auto" w:fill="auto"/>
            <w:noWrap/>
            <w:vAlign w:val="bottom"/>
            <w:hideMark/>
          </w:tcPr>
          <w:p w14:paraId="1DCD7371" w14:textId="77777777" w:rsidR="000A35C0" w:rsidRPr="000A35C0" w:rsidRDefault="000A35C0" w:rsidP="00AC6A2B">
            <w:pPr>
              <w:pStyle w:val="aiiiTable"/>
              <w:rPr>
                <w:lang w:val="en-ID" w:eastAsia="en-ID"/>
              </w:rPr>
            </w:pPr>
            <w:r w:rsidRPr="000A35C0">
              <w:rPr>
                <w:lang w:val="en-ID" w:eastAsia="en-ID"/>
              </w:rPr>
              <w:t>1,189</w:t>
            </w:r>
          </w:p>
        </w:tc>
        <w:tc>
          <w:tcPr>
            <w:tcW w:w="850" w:type="dxa"/>
            <w:shd w:val="clear" w:color="auto" w:fill="auto"/>
            <w:noWrap/>
            <w:vAlign w:val="center"/>
            <w:hideMark/>
          </w:tcPr>
          <w:p w14:paraId="6DD269E6" w14:textId="77777777" w:rsidR="000A35C0" w:rsidRPr="000A35C0" w:rsidRDefault="000A35C0" w:rsidP="00AC6A2B">
            <w:pPr>
              <w:pStyle w:val="aiiiTable"/>
              <w:rPr>
                <w:lang w:val="en-ID" w:eastAsia="en-ID"/>
              </w:rPr>
            </w:pPr>
            <w:r w:rsidRPr="000A35C0">
              <w:rPr>
                <w:lang w:val="en-ID" w:eastAsia="en-ID"/>
              </w:rPr>
              <w:t>&gt;</w:t>
            </w:r>
          </w:p>
        </w:tc>
        <w:tc>
          <w:tcPr>
            <w:tcW w:w="1240" w:type="dxa"/>
            <w:shd w:val="clear" w:color="auto" w:fill="auto"/>
            <w:noWrap/>
            <w:vAlign w:val="bottom"/>
            <w:hideMark/>
          </w:tcPr>
          <w:p w14:paraId="3C359112" w14:textId="77777777" w:rsidR="000A35C0" w:rsidRPr="000A35C0" w:rsidRDefault="000A35C0" w:rsidP="00AC6A2B">
            <w:pPr>
              <w:pStyle w:val="aiiiTable"/>
              <w:rPr>
                <w:lang w:val="en-ID" w:eastAsia="en-ID"/>
              </w:rPr>
            </w:pPr>
            <w:r w:rsidRPr="000A35C0">
              <w:rPr>
                <w:lang w:val="en-ID" w:eastAsia="en-ID"/>
              </w:rPr>
              <w:t>1</w:t>
            </w:r>
          </w:p>
        </w:tc>
        <w:tc>
          <w:tcPr>
            <w:tcW w:w="1244" w:type="dxa"/>
            <w:shd w:val="clear" w:color="auto" w:fill="auto"/>
            <w:noWrap/>
            <w:vAlign w:val="center"/>
            <w:hideMark/>
          </w:tcPr>
          <w:p w14:paraId="6E0B2465" w14:textId="77777777" w:rsidR="000A35C0" w:rsidRPr="000A35C0" w:rsidRDefault="000A35C0" w:rsidP="00AC6A2B">
            <w:pPr>
              <w:pStyle w:val="aiiiTable"/>
              <w:rPr>
                <w:lang w:val="en-ID" w:eastAsia="en-ID"/>
              </w:rPr>
            </w:pPr>
            <w:r w:rsidRPr="000A35C0">
              <w:rPr>
                <w:lang w:val="en-ID" w:eastAsia="en-ID"/>
              </w:rPr>
              <w:t>Not Ok!</w:t>
            </w:r>
          </w:p>
        </w:tc>
      </w:tr>
      <w:tr w:rsidR="000A35C0" w:rsidRPr="000A35C0" w14:paraId="76FE9E98" w14:textId="77777777" w:rsidTr="000A35C0">
        <w:trPr>
          <w:trHeight w:val="260"/>
          <w:jc w:val="center"/>
        </w:trPr>
        <w:tc>
          <w:tcPr>
            <w:tcW w:w="2197" w:type="dxa"/>
            <w:tcBorders>
              <w:top w:val="nil"/>
            </w:tcBorders>
            <w:shd w:val="clear" w:color="auto" w:fill="auto"/>
            <w:noWrap/>
            <w:vAlign w:val="bottom"/>
            <w:hideMark/>
          </w:tcPr>
          <w:p w14:paraId="1D5C65CD" w14:textId="77777777" w:rsidR="000A35C0" w:rsidRPr="000A35C0" w:rsidRDefault="000A35C0" w:rsidP="00AC6A2B">
            <w:pPr>
              <w:pStyle w:val="aiiiTable"/>
              <w:rPr>
                <w:lang w:val="en-ID" w:eastAsia="en-ID"/>
              </w:rPr>
            </w:pPr>
            <w:r w:rsidRPr="000A35C0">
              <w:rPr>
                <w:lang w:val="en-ID" w:eastAsia="en-ID"/>
              </w:rPr>
              <w:t>Bracing</w:t>
            </w:r>
          </w:p>
        </w:tc>
        <w:tc>
          <w:tcPr>
            <w:tcW w:w="850" w:type="dxa"/>
            <w:tcBorders>
              <w:top w:val="nil"/>
            </w:tcBorders>
            <w:shd w:val="clear" w:color="auto" w:fill="auto"/>
            <w:noWrap/>
            <w:vAlign w:val="bottom"/>
            <w:hideMark/>
          </w:tcPr>
          <w:p w14:paraId="7CBA2975" w14:textId="77777777" w:rsidR="000A35C0" w:rsidRPr="000A35C0" w:rsidRDefault="000A35C0" w:rsidP="00AC6A2B">
            <w:pPr>
              <w:pStyle w:val="aiiiTable"/>
              <w:rPr>
                <w:lang w:val="en-ID" w:eastAsia="en-ID"/>
              </w:rPr>
            </w:pPr>
            <w:r w:rsidRPr="000A35C0">
              <w:rPr>
                <w:lang w:val="en-ID" w:eastAsia="en-ID"/>
              </w:rPr>
              <w:t>0,61</w:t>
            </w:r>
          </w:p>
        </w:tc>
        <w:tc>
          <w:tcPr>
            <w:tcW w:w="850" w:type="dxa"/>
            <w:tcBorders>
              <w:top w:val="nil"/>
            </w:tcBorders>
            <w:shd w:val="clear" w:color="auto" w:fill="auto"/>
            <w:noWrap/>
            <w:vAlign w:val="center"/>
            <w:hideMark/>
          </w:tcPr>
          <w:p w14:paraId="0CD5725B" w14:textId="77777777" w:rsidR="000A35C0" w:rsidRPr="000A35C0" w:rsidRDefault="000A35C0" w:rsidP="00AC6A2B">
            <w:pPr>
              <w:pStyle w:val="aiiiTable"/>
              <w:rPr>
                <w:lang w:val="en-ID" w:eastAsia="en-ID"/>
              </w:rPr>
            </w:pPr>
            <w:r w:rsidRPr="000A35C0">
              <w:rPr>
                <w:lang w:val="en-ID" w:eastAsia="en-ID"/>
              </w:rPr>
              <w:t>&lt;</w:t>
            </w:r>
          </w:p>
        </w:tc>
        <w:tc>
          <w:tcPr>
            <w:tcW w:w="1240" w:type="dxa"/>
            <w:tcBorders>
              <w:top w:val="nil"/>
            </w:tcBorders>
            <w:shd w:val="clear" w:color="auto" w:fill="auto"/>
            <w:noWrap/>
            <w:vAlign w:val="bottom"/>
            <w:hideMark/>
          </w:tcPr>
          <w:p w14:paraId="7390C27B" w14:textId="77777777" w:rsidR="000A35C0" w:rsidRPr="000A35C0" w:rsidRDefault="000A35C0" w:rsidP="00AC6A2B">
            <w:pPr>
              <w:pStyle w:val="aiiiTable"/>
              <w:rPr>
                <w:lang w:val="en-ID" w:eastAsia="en-ID"/>
              </w:rPr>
            </w:pPr>
            <w:r w:rsidRPr="000A35C0">
              <w:rPr>
                <w:lang w:val="en-ID" w:eastAsia="en-ID"/>
              </w:rPr>
              <w:t>1</w:t>
            </w:r>
          </w:p>
        </w:tc>
        <w:tc>
          <w:tcPr>
            <w:tcW w:w="1244" w:type="dxa"/>
            <w:tcBorders>
              <w:top w:val="nil"/>
            </w:tcBorders>
            <w:shd w:val="clear" w:color="auto" w:fill="auto"/>
            <w:noWrap/>
            <w:vAlign w:val="center"/>
            <w:hideMark/>
          </w:tcPr>
          <w:p w14:paraId="1381D615" w14:textId="77777777" w:rsidR="000A35C0" w:rsidRPr="000A35C0" w:rsidRDefault="000A35C0" w:rsidP="00AC6A2B">
            <w:pPr>
              <w:pStyle w:val="aiiiTable"/>
              <w:rPr>
                <w:lang w:val="en-ID" w:eastAsia="en-ID"/>
              </w:rPr>
            </w:pPr>
            <w:r w:rsidRPr="000A35C0">
              <w:rPr>
                <w:lang w:val="en-ID" w:eastAsia="en-ID"/>
              </w:rPr>
              <w:t>Ok!</w:t>
            </w:r>
          </w:p>
        </w:tc>
      </w:tr>
      <w:tr w:rsidR="000A35C0" w:rsidRPr="000A35C0" w14:paraId="4BD97811" w14:textId="77777777" w:rsidTr="000A35C0">
        <w:trPr>
          <w:trHeight w:val="260"/>
          <w:jc w:val="center"/>
        </w:trPr>
        <w:tc>
          <w:tcPr>
            <w:tcW w:w="2197" w:type="dxa"/>
            <w:tcBorders>
              <w:top w:val="nil"/>
            </w:tcBorders>
            <w:shd w:val="clear" w:color="auto" w:fill="auto"/>
            <w:noWrap/>
            <w:vAlign w:val="bottom"/>
            <w:hideMark/>
          </w:tcPr>
          <w:p w14:paraId="21172B8D" w14:textId="77777777" w:rsidR="000A35C0" w:rsidRPr="000A35C0" w:rsidRDefault="000A35C0" w:rsidP="00AC6A2B">
            <w:pPr>
              <w:pStyle w:val="aiiiTable"/>
              <w:rPr>
                <w:lang w:val="en-ID" w:eastAsia="en-ID"/>
              </w:rPr>
            </w:pPr>
            <w:r w:rsidRPr="000A35C0">
              <w:rPr>
                <w:lang w:val="en-ID" w:eastAsia="en-ID"/>
              </w:rPr>
              <w:t>Horizontal</w:t>
            </w:r>
          </w:p>
        </w:tc>
        <w:tc>
          <w:tcPr>
            <w:tcW w:w="850" w:type="dxa"/>
            <w:tcBorders>
              <w:top w:val="nil"/>
            </w:tcBorders>
            <w:shd w:val="clear" w:color="auto" w:fill="auto"/>
            <w:noWrap/>
            <w:vAlign w:val="bottom"/>
            <w:hideMark/>
          </w:tcPr>
          <w:p w14:paraId="10EE7D4B" w14:textId="77777777" w:rsidR="000A35C0" w:rsidRPr="000A35C0" w:rsidRDefault="000A35C0" w:rsidP="00AC6A2B">
            <w:pPr>
              <w:pStyle w:val="aiiiTable"/>
              <w:rPr>
                <w:lang w:val="en-ID" w:eastAsia="en-ID"/>
              </w:rPr>
            </w:pPr>
            <w:r w:rsidRPr="000A35C0">
              <w:rPr>
                <w:lang w:val="en-ID" w:eastAsia="en-ID"/>
              </w:rPr>
              <w:t>0,095</w:t>
            </w:r>
          </w:p>
        </w:tc>
        <w:tc>
          <w:tcPr>
            <w:tcW w:w="850" w:type="dxa"/>
            <w:tcBorders>
              <w:top w:val="nil"/>
            </w:tcBorders>
            <w:shd w:val="clear" w:color="auto" w:fill="auto"/>
            <w:noWrap/>
            <w:vAlign w:val="center"/>
            <w:hideMark/>
          </w:tcPr>
          <w:p w14:paraId="28495B26" w14:textId="77777777" w:rsidR="000A35C0" w:rsidRPr="000A35C0" w:rsidRDefault="000A35C0" w:rsidP="00AC6A2B">
            <w:pPr>
              <w:pStyle w:val="aiiiTable"/>
              <w:rPr>
                <w:lang w:val="en-ID" w:eastAsia="en-ID"/>
              </w:rPr>
            </w:pPr>
            <w:r w:rsidRPr="000A35C0">
              <w:rPr>
                <w:lang w:val="en-ID" w:eastAsia="en-ID"/>
              </w:rPr>
              <w:t>&lt;</w:t>
            </w:r>
          </w:p>
        </w:tc>
        <w:tc>
          <w:tcPr>
            <w:tcW w:w="1240" w:type="dxa"/>
            <w:tcBorders>
              <w:top w:val="nil"/>
            </w:tcBorders>
            <w:shd w:val="clear" w:color="auto" w:fill="auto"/>
            <w:noWrap/>
            <w:vAlign w:val="bottom"/>
            <w:hideMark/>
          </w:tcPr>
          <w:p w14:paraId="213A7D6D" w14:textId="77777777" w:rsidR="000A35C0" w:rsidRPr="000A35C0" w:rsidRDefault="000A35C0" w:rsidP="00AC6A2B">
            <w:pPr>
              <w:pStyle w:val="aiiiTable"/>
              <w:rPr>
                <w:lang w:val="en-ID" w:eastAsia="en-ID"/>
              </w:rPr>
            </w:pPr>
            <w:r w:rsidRPr="000A35C0">
              <w:rPr>
                <w:lang w:val="en-ID" w:eastAsia="en-ID"/>
              </w:rPr>
              <w:t>1</w:t>
            </w:r>
          </w:p>
        </w:tc>
        <w:tc>
          <w:tcPr>
            <w:tcW w:w="1244" w:type="dxa"/>
            <w:tcBorders>
              <w:top w:val="nil"/>
            </w:tcBorders>
            <w:shd w:val="clear" w:color="auto" w:fill="auto"/>
            <w:noWrap/>
            <w:vAlign w:val="center"/>
            <w:hideMark/>
          </w:tcPr>
          <w:p w14:paraId="5BEA700D" w14:textId="77777777" w:rsidR="000A35C0" w:rsidRPr="000A35C0" w:rsidRDefault="000A35C0" w:rsidP="00AC6A2B">
            <w:pPr>
              <w:pStyle w:val="aiiiTable"/>
              <w:rPr>
                <w:lang w:val="en-ID" w:eastAsia="en-ID"/>
              </w:rPr>
            </w:pPr>
            <w:r w:rsidRPr="000A35C0">
              <w:rPr>
                <w:lang w:val="en-ID" w:eastAsia="en-ID"/>
              </w:rPr>
              <w:t>Ok!</w:t>
            </w:r>
          </w:p>
        </w:tc>
      </w:tr>
      <w:tr w:rsidR="000A35C0" w:rsidRPr="000A35C0" w14:paraId="6A84793E" w14:textId="77777777" w:rsidTr="000A35C0">
        <w:trPr>
          <w:trHeight w:val="260"/>
          <w:jc w:val="center"/>
        </w:trPr>
        <w:tc>
          <w:tcPr>
            <w:tcW w:w="2197" w:type="dxa"/>
            <w:shd w:val="clear" w:color="auto" w:fill="auto"/>
            <w:noWrap/>
            <w:vAlign w:val="bottom"/>
            <w:hideMark/>
          </w:tcPr>
          <w:p w14:paraId="70DFF9BE" w14:textId="77777777" w:rsidR="000A35C0" w:rsidRPr="000A35C0" w:rsidRDefault="000A35C0" w:rsidP="00AC6A2B">
            <w:pPr>
              <w:pStyle w:val="aiiiTable"/>
              <w:rPr>
                <w:lang w:val="en-ID" w:eastAsia="en-ID"/>
              </w:rPr>
            </w:pPr>
            <w:r w:rsidRPr="000A35C0">
              <w:rPr>
                <w:lang w:val="en-ID" w:eastAsia="en-ID"/>
              </w:rPr>
              <w:t>Plan Bracing</w:t>
            </w:r>
          </w:p>
        </w:tc>
        <w:tc>
          <w:tcPr>
            <w:tcW w:w="850" w:type="dxa"/>
            <w:shd w:val="clear" w:color="auto" w:fill="auto"/>
            <w:noWrap/>
            <w:vAlign w:val="bottom"/>
            <w:hideMark/>
          </w:tcPr>
          <w:p w14:paraId="5B7CD87F" w14:textId="77777777" w:rsidR="000A35C0" w:rsidRPr="000A35C0" w:rsidRDefault="000A35C0" w:rsidP="00AC6A2B">
            <w:pPr>
              <w:pStyle w:val="aiiiTable"/>
              <w:rPr>
                <w:lang w:val="en-ID" w:eastAsia="en-ID"/>
              </w:rPr>
            </w:pPr>
            <w:r w:rsidRPr="000A35C0">
              <w:rPr>
                <w:lang w:val="en-ID" w:eastAsia="en-ID"/>
              </w:rPr>
              <w:t>0,078</w:t>
            </w:r>
          </w:p>
        </w:tc>
        <w:tc>
          <w:tcPr>
            <w:tcW w:w="850" w:type="dxa"/>
            <w:shd w:val="clear" w:color="auto" w:fill="auto"/>
            <w:noWrap/>
            <w:vAlign w:val="center"/>
            <w:hideMark/>
          </w:tcPr>
          <w:p w14:paraId="5F8A5E52" w14:textId="77777777" w:rsidR="000A35C0" w:rsidRPr="000A35C0" w:rsidRDefault="000A35C0" w:rsidP="00AC6A2B">
            <w:pPr>
              <w:pStyle w:val="aiiiTable"/>
              <w:rPr>
                <w:lang w:val="en-ID" w:eastAsia="en-ID"/>
              </w:rPr>
            </w:pPr>
            <w:r w:rsidRPr="000A35C0">
              <w:rPr>
                <w:lang w:val="en-ID" w:eastAsia="en-ID"/>
              </w:rPr>
              <w:t>&lt;</w:t>
            </w:r>
          </w:p>
        </w:tc>
        <w:tc>
          <w:tcPr>
            <w:tcW w:w="1240" w:type="dxa"/>
            <w:shd w:val="clear" w:color="auto" w:fill="auto"/>
            <w:noWrap/>
            <w:vAlign w:val="bottom"/>
            <w:hideMark/>
          </w:tcPr>
          <w:p w14:paraId="5A5155FD" w14:textId="77777777" w:rsidR="000A35C0" w:rsidRPr="000A35C0" w:rsidRDefault="000A35C0" w:rsidP="00AC6A2B">
            <w:pPr>
              <w:pStyle w:val="aiiiTable"/>
              <w:rPr>
                <w:lang w:val="en-ID" w:eastAsia="en-ID"/>
              </w:rPr>
            </w:pPr>
            <w:r w:rsidRPr="000A35C0">
              <w:rPr>
                <w:lang w:val="en-ID" w:eastAsia="en-ID"/>
              </w:rPr>
              <w:t>1</w:t>
            </w:r>
          </w:p>
        </w:tc>
        <w:tc>
          <w:tcPr>
            <w:tcW w:w="1244" w:type="dxa"/>
            <w:shd w:val="clear" w:color="auto" w:fill="auto"/>
            <w:noWrap/>
            <w:vAlign w:val="center"/>
            <w:hideMark/>
          </w:tcPr>
          <w:p w14:paraId="7D5CC1D1" w14:textId="77777777" w:rsidR="000A35C0" w:rsidRPr="000A35C0" w:rsidRDefault="000A35C0" w:rsidP="00AC6A2B">
            <w:pPr>
              <w:pStyle w:val="aiiiTable"/>
              <w:rPr>
                <w:lang w:val="en-ID" w:eastAsia="en-ID"/>
              </w:rPr>
            </w:pPr>
            <w:r w:rsidRPr="000A35C0">
              <w:rPr>
                <w:lang w:val="en-ID" w:eastAsia="en-ID"/>
              </w:rPr>
              <w:t>Ok!</w:t>
            </w:r>
          </w:p>
        </w:tc>
      </w:tr>
      <w:tr w:rsidR="000A35C0" w:rsidRPr="000A35C0" w14:paraId="22CE9795" w14:textId="77777777" w:rsidTr="000A35C0">
        <w:trPr>
          <w:trHeight w:val="260"/>
          <w:jc w:val="center"/>
        </w:trPr>
        <w:tc>
          <w:tcPr>
            <w:tcW w:w="2197" w:type="dxa"/>
            <w:tcBorders>
              <w:top w:val="nil"/>
            </w:tcBorders>
            <w:shd w:val="clear" w:color="auto" w:fill="auto"/>
            <w:noWrap/>
            <w:vAlign w:val="bottom"/>
            <w:hideMark/>
          </w:tcPr>
          <w:p w14:paraId="772C2559" w14:textId="77777777" w:rsidR="000A35C0" w:rsidRPr="000A35C0" w:rsidRDefault="000A35C0" w:rsidP="00AC6A2B">
            <w:pPr>
              <w:pStyle w:val="aiiiTable"/>
              <w:rPr>
                <w:lang w:val="en-ID" w:eastAsia="en-ID"/>
              </w:rPr>
            </w:pPr>
            <w:r w:rsidRPr="000A35C0">
              <w:rPr>
                <w:lang w:val="en-ID" w:eastAsia="en-ID"/>
              </w:rPr>
              <w:t>Redundant</w:t>
            </w:r>
          </w:p>
        </w:tc>
        <w:tc>
          <w:tcPr>
            <w:tcW w:w="850" w:type="dxa"/>
            <w:tcBorders>
              <w:top w:val="nil"/>
            </w:tcBorders>
            <w:shd w:val="clear" w:color="auto" w:fill="auto"/>
            <w:noWrap/>
            <w:vAlign w:val="bottom"/>
            <w:hideMark/>
          </w:tcPr>
          <w:p w14:paraId="73A1C1C3" w14:textId="77777777" w:rsidR="000A35C0" w:rsidRPr="000A35C0" w:rsidRDefault="000A35C0" w:rsidP="00AC6A2B">
            <w:pPr>
              <w:pStyle w:val="aiiiTable"/>
              <w:rPr>
                <w:lang w:val="en-ID" w:eastAsia="en-ID"/>
              </w:rPr>
            </w:pPr>
            <w:r w:rsidRPr="000A35C0">
              <w:rPr>
                <w:lang w:val="en-ID" w:eastAsia="en-ID"/>
              </w:rPr>
              <w:t>0,538</w:t>
            </w:r>
          </w:p>
        </w:tc>
        <w:tc>
          <w:tcPr>
            <w:tcW w:w="850" w:type="dxa"/>
            <w:tcBorders>
              <w:top w:val="nil"/>
            </w:tcBorders>
            <w:shd w:val="clear" w:color="auto" w:fill="auto"/>
            <w:noWrap/>
            <w:vAlign w:val="center"/>
            <w:hideMark/>
          </w:tcPr>
          <w:p w14:paraId="1F934E8D" w14:textId="77777777" w:rsidR="000A35C0" w:rsidRPr="000A35C0" w:rsidRDefault="000A35C0" w:rsidP="00AC6A2B">
            <w:pPr>
              <w:pStyle w:val="aiiiTable"/>
              <w:rPr>
                <w:lang w:val="en-ID" w:eastAsia="en-ID"/>
              </w:rPr>
            </w:pPr>
            <w:r w:rsidRPr="000A35C0">
              <w:rPr>
                <w:lang w:val="en-ID" w:eastAsia="en-ID"/>
              </w:rPr>
              <w:t>&lt;</w:t>
            </w:r>
          </w:p>
        </w:tc>
        <w:tc>
          <w:tcPr>
            <w:tcW w:w="1240" w:type="dxa"/>
            <w:tcBorders>
              <w:top w:val="nil"/>
            </w:tcBorders>
            <w:shd w:val="clear" w:color="auto" w:fill="auto"/>
            <w:noWrap/>
            <w:vAlign w:val="bottom"/>
            <w:hideMark/>
          </w:tcPr>
          <w:p w14:paraId="713942AC" w14:textId="77777777" w:rsidR="000A35C0" w:rsidRPr="000A35C0" w:rsidRDefault="000A35C0" w:rsidP="00AC6A2B">
            <w:pPr>
              <w:pStyle w:val="aiiiTable"/>
              <w:rPr>
                <w:lang w:val="en-ID" w:eastAsia="en-ID"/>
              </w:rPr>
            </w:pPr>
            <w:r w:rsidRPr="000A35C0">
              <w:rPr>
                <w:lang w:val="en-ID" w:eastAsia="en-ID"/>
              </w:rPr>
              <w:t>1</w:t>
            </w:r>
          </w:p>
        </w:tc>
        <w:tc>
          <w:tcPr>
            <w:tcW w:w="1244" w:type="dxa"/>
            <w:tcBorders>
              <w:top w:val="nil"/>
            </w:tcBorders>
            <w:shd w:val="clear" w:color="auto" w:fill="auto"/>
            <w:noWrap/>
            <w:vAlign w:val="center"/>
            <w:hideMark/>
          </w:tcPr>
          <w:p w14:paraId="3CBFBD51" w14:textId="77777777" w:rsidR="000A35C0" w:rsidRPr="000A35C0" w:rsidRDefault="000A35C0" w:rsidP="00AC6A2B">
            <w:pPr>
              <w:pStyle w:val="aiiiTable"/>
              <w:rPr>
                <w:lang w:val="en-ID" w:eastAsia="en-ID"/>
              </w:rPr>
            </w:pPr>
            <w:r w:rsidRPr="000A35C0">
              <w:rPr>
                <w:lang w:val="en-ID" w:eastAsia="en-ID"/>
              </w:rPr>
              <w:t>Ok!</w:t>
            </w:r>
          </w:p>
        </w:tc>
      </w:tr>
      <w:tr w:rsidR="000A35C0" w:rsidRPr="000A35C0" w14:paraId="29BA3330" w14:textId="77777777" w:rsidTr="000A35C0">
        <w:trPr>
          <w:trHeight w:val="260"/>
          <w:jc w:val="center"/>
        </w:trPr>
        <w:tc>
          <w:tcPr>
            <w:tcW w:w="2197" w:type="dxa"/>
            <w:tcBorders>
              <w:bottom w:val="single" w:sz="4" w:space="0" w:color="auto"/>
            </w:tcBorders>
            <w:shd w:val="clear" w:color="auto" w:fill="auto"/>
            <w:noWrap/>
            <w:vAlign w:val="bottom"/>
            <w:hideMark/>
          </w:tcPr>
          <w:p w14:paraId="6A99E9B8" w14:textId="77777777" w:rsidR="000A35C0" w:rsidRPr="000A35C0" w:rsidRDefault="000A35C0" w:rsidP="00AC6A2B">
            <w:pPr>
              <w:pStyle w:val="aiiiTable"/>
              <w:rPr>
                <w:lang w:val="en-ID" w:eastAsia="en-ID"/>
              </w:rPr>
            </w:pPr>
            <w:r w:rsidRPr="000A35C0">
              <w:rPr>
                <w:lang w:val="en-ID" w:eastAsia="en-ID"/>
              </w:rPr>
              <w:t>Weight Tower</w:t>
            </w:r>
          </w:p>
        </w:tc>
        <w:tc>
          <w:tcPr>
            <w:tcW w:w="4184" w:type="dxa"/>
            <w:gridSpan w:val="4"/>
            <w:tcBorders>
              <w:bottom w:val="single" w:sz="4" w:space="0" w:color="auto"/>
            </w:tcBorders>
            <w:shd w:val="clear" w:color="auto" w:fill="auto"/>
            <w:noWrap/>
            <w:vAlign w:val="bottom"/>
            <w:hideMark/>
          </w:tcPr>
          <w:p w14:paraId="2DA839B2" w14:textId="77777777" w:rsidR="000A35C0" w:rsidRPr="000A35C0" w:rsidRDefault="000A35C0" w:rsidP="00AC6A2B">
            <w:pPr>
              <w:pStyle w:val="aiiiTable"/>
              <w:rPr>
                <w:lang w:val="en-ID" w:eastAsia="en-ID"/>
              </w:rPr>
            </w:pPr>
            <w:r w:rsidRPr="000A35C0">
              <w:rPr>
                <w:lang w:val="en-ID" w:eastAsia="en-ID"/>
              </w:rPr>
              <w:t>Kg</w:t>
            </w:r>
          </w:p>
        </w:tc>
      </w:tr>
    </w:tbl>
    <w:p w14:paraId="674A83E3" w14:textId="77777777" w:rsidR="005E7777" w:rsidRDefault="005E7777" w:rsidP="000A35C0">
      <w:pPr>
        <w:pStyle w:val="aiBodyText"/>
      </w:pPr>
    </w:p>
    <w:p w14:paraId="30B2984C" w14:textId="77777777" w:rsidR="000A35C0" w:rsidRDefault="000A35C0" w:rsidP="000B084A">
      <w:pPr>
        <w:pStyle w:val="aiBodyText"/>
      </w:pPr>
      <w:r>
        <w:t>C. Strengthening plan</w:t>
      </w:r>
    </w:p>
    <w:p w14:paraId="4E89669D" w14:textId="77777777" w:rsidR="000A35C0" w:rsidRDefault="000A35C0" w:rsidP="000A35C0">
      <w:pPr>
        <w:pStyle w:val="aiiFigure"/>
      </w:pPr>
      <w:r w:rsidRPr="0003122C">
        <w:rPr>
          <w:rFonts w:asciiTheme="minorHAnsi" w:hAnsiTheme="minorHAnsi" w:cstheme="minorHAnsi"/>
          <w:i/>
          <w:noProof/>
          <w:lang w:val="id-ID" w:eastAsia="id-ID"/>
        </w:rPr>
        <w:drawing>
          <wp:inline distT="0" distB="0" distL="0" distR="0" wp14:anchorId="3A2D1636" wp14:editId="6EB9E39D">
            <wp:extent cx="3457977" cy="1438610"/>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86862" cy="1450627"/>
                    </a:xfrm>
                    <a:prstGeom prst="rect">
                      <a:avLst/>
                    </a:prstGeom>
                  </pic:spPr>
                </pic:pic>
              </a:graphicData>
            </a:graphic>
          </wp:inline>
        </w:drawing>
      </w:r>
    </w:p>
    <w:p w14:paraId="0832680F" w14:textId="77777777" w:rsidR="00E539DD" w:rsidRDefault="00E539DD" w:rsidP="00E539DD">
      <w:pPr>
        <w:pStyle w:val="aiiFigure"/>
      </w:pPr>
    </w:p>
    <w:p w14:paraId="10CEC4D2" w14:textId="77777777" w:rsidR="00E539DD" w:rsidRDefault="00E539DD" w:rsidP="00E539DD">
      <w:pPr>
        <w:pStyle w:val="aiiFigure"/>
      </w:pPr>
      <w:r>
        <w:t>Figure 6. Modeling extend Tower</w:t>
      </w:r>
    </w:p>
    <w:p w14:paraId="676156B2" w14:textId="77777777" w:rsidR="000A35C0" w:rsidRDefault="005E7777" w:rsidP="000A35C0">
      <w:pPr>
        <w:pStyle w:val="aiiFigure"/>
      </w:pPr>
      <w:r w:rsidRPr="005E7777">
        <w:t>Source: Data in research, 2020</w:t>
      </w:r>
    </w:p>
    <w:p w14:paraId="1C47E387" w14:textId="77777777" w:rsidR="005E7777" w:rsidRDefault="005E7777" w:rsidP="000A35C0">
      <w:pPr>
        <w:pStyle w:val="aiiFigure"/>
      </w:pPr>
    </w:p>
    <w:p w14:paraId="0CF064FF" w14:textId="77777777" w:rsidR="005E7777" w:rsidRDefault="005E7777" w:rsidP="005E7777">
      <w:pPr>
        <w:pStyle w:val="aiiiTable"/>
      </w:pPr>
      <w:r w:rsidRPr="005E7777">
        <w:t>Table 4. Profile strengthening</w:t>
      </w:r>
    </w:p>
    <w:tbl>
      <w:tblPr>
        <w:tblW w:w="5513" w:type="dxa"/>
        <w:jc w:val="center"/>
        <w:tblBorders>
          <w:top w:val="single" w:sz="4" w:space="0" w:color="auto"/>
          <w:bottom w:val="single" w:sz="4" w:space="0" w:color="auto"/>
        </w:tblBorders>
        <w:tblLook w:val="04A0" w:firstRow="1" w:lastRow="0" w:firstColumn="1" w:lastColumn="0" w:noHBand="0" w:noVBand="1"/>
      </w:tblPr>
      <w:tblGrid>
        <w:gridCol w:w="2024"/>
        <w:gridCol w:w="1785"/>
        <w:gridCol w:w="1704"/>
      </w:tblGrid>
      <w:tr w:rsidR="005E7777" w:rsidRPr="006F08AA" w14:paraId="262F8F71" w14:textId="77777777" w:rsidTr="005E7777">
        <w:trPr>
          <w:trHeight w:val="262"/>
          <w:jc w:val="center"/>
        </w:trPr>
        <w:tc>
          <w:tcPr>
            <w:tcW w:w="2024" w:type="dxa"/>
            <w:tcBorders>
              <w:top w:val="single" w:sz="4" w:space="0" w:color="auto"/>
              <w:bottom w:val="single" w:sz="4" w:space="0" w:color="auto"/>
            </w:tcBorders>
            <w:shd w:val="clear" w:color="auto" w:fill="auto"/>
            <w:noWrap/>
          </w:tcPr>
          <w:p w14:paraId="7D5F51E4" w14:textId="77777777" w:rsidR="005E7777" w:rsidRPr="006F08AA" w:rsidRDefault="005E7777" w:rsidP="005E7777">
            <w:pPr>
              <w:pStyle w:val="aiiiTable"/>
              <w:rPr>
                <w:color w:val="000000"/>
              </w:rPr>
            </w:pPr>
            <w:r w:rsidRPr="006F08AA">
              <w:t>Eleva</w:t>
            </w:r>
            <w:r>
              <w:t>tion</w:t>
            </w:r>
          </w:p>
        </w:tc>
        <w:tc>
          <w:tcPr>
            <w:tcW w:w="1785" w:type="dxa"/>
            <w:tcBorders>
              <w:top w:val="single" w:sz="4" w:space="0" w:color="auto"/>
              <w:bottom w:val="single" w:sz="4" w:space="0" w:color="auto"/>
            </w:tcBorders>
            <w:shd w:val="clear" w:color="auto" w:fill="auto"/>
            <w:noWrap/>
          </w:tcPr>
          <w:p w14:paraId="4CD58E11" w14:textId="77777777" w:rsidR="005E7777" w:rsidRPr="006F08AA" w:rsidRDefault="005E7777" w:rsidP="005E7777">
            <w:pPr>
              <w:pStyle w:val="aiiiTable"/>
              <w:rPr>
                <w:color w:val="000000"/>
              </w:rPr>
            </w:pPr>
            <w:r w:rsidRPr="006F08AA">
              <w:t>Profile Leg</w:t>
            </w:r>
          </w:p>
        </w:tc>
        <w:tc>
          <w:tcPr>
            <w:tcW w:w="1704" w:type="dxa"/>
            <w:tcBorders>
              <w:top w:val="single" w:sz="4" w:space="0" w:color="auto"/>
              <w:bottom w:val="single" w:sz="4" w:space="0" w:color="auto"/>
            </w:tcBorders>
            <w:shd w:val="clear" w:color="auto" w:fill="auto"/>
            <w:noWrap/>
          </w:tcPr>
          <w:p w14:paraId="37B7EDEE" w14:textId="77777777" w:rsidR="005E7777" w:rsidRPr="006F08AA" w:rsidRDefault="005E7777" w:rsidP="005E7777">
            <w:pPr>
              <w:pStyle w:val="aiiiTable"/>
              <w:rPr>
                <w:color w:val="000000"/>
              </w:rPr>
            </w:pPr>
            <w:r w:rsidRPr="006F08AA">
              <w:t>Profile STA</w:t>
            </w:r>
          </w:p>
        </w:tc>
      </w:tr>
      <w:tr w:rsidR="005E7777" w:rsidRPr="006F08AA" w14:paraId="3362124C" w14:textId="77777777" w:rsidTr="005E7777">
        <w:trPr>
          <w:trHeight w:val="262"/>
          <w:jc w:val="center"/>
        </w:trPr>
        <w:tc>
          <w:tcPr>
            <w:tcW w:w="2024" w:type="dxa"/>
            <w:tcBorders>
              <w:top w:val="single" w:sz="4" w:space="0" w:color="auto"/>
              <w:bottom w:val="nil"/>
            </w:tcBorders>
            <w:shd w:val="clear" w:color="auto" w:fill="auto"/>
            <w:noWrap/>
          </w:tcPr>
          <w:p w14:paraId="099E9C93" w14:textId="77777777" w:rsidR="005E7777" w:rsidRPr="006F08AA" w:rsidRDefault="005E7777" w:rsidP="005E7777">
            <w:pPr>
              <w:pStyle w:val="aiiiTable"/>
              <w:rPr>
                <w:color w:val="000000"/>
              </w:rPr>
            </w:pPr>
            <w:r w:rsidRPr="006F08AA">
              <w:t>+0.00 s/d +5.00</w:t>
            </w:r>
          </w:p>
        </w:tc>
        <w:tc>
          <w:tcPr>
            <w:tcW w:w="1785" w:type="dxa"/>
            <w:tcBorders>
              <w:top w:val="single" w:sz="4" w:space="0" w:color="auto"/>
              <w:bottom w:val="nil"/>
            </w:tcBorders>
            <w:shd w:val="clear" w:color="auto" w:fill="auto"/>
            <w:noWrap/>
          </w:tcPr>
          <w:p w14:paraId="24E9618F" w14:textId="77777777" w:rsidR="005E7777" w:rsidRPr="006F08AA" w:rsidRDefault="005E7777" w:rsidP="005E7777">
            <w:pPr>
              <w:pStyle w:val="aiiiTable"/>
              <w:rPr>
                <w:color w:val="000000"/>
              </w:rPr>
            </w:pPr>
            <w:r w:rsidRPr="006F08AA">
              <w:t>EA 120x120x8</w:t>
            </w:r>
          </w:p>
        </w:tc>
        <w:tc>
          <w:tcPr>
            <w:tcW w:w="1704" w:type="dxa"/>
            <w:tcBorders>
              <w:top w:val="single" w:sz="4" w:space="0" w:color="auto"/>
              <w:bottom w:val="nil"/>
            </w:tcBorders>
            <w:shd w:val="clear" w:color="auto" w:fill="auto"/>
            <w:noWrap/>
          </w:tcPr>
          <w:p w14:paraId="28508098" w14:textId="77777777" w:rsidR="005E7777" w:rsidRPr="006F08AA" w:rsidRDefault="005E7777" w:rsidP="005E7777">
            <w:pPr>
              <w:pStyle w:val="aiiiTable"/>
              <w:rPr>
                <w:color w:val="000000"/>
              </w:rPr>
            </w:pPr>
            <w:r w:rsidRPr="006F08AA">
              <w:t>EA 80x80x8</w:t>
            </w:r>
          </w:p>
        </w:tc>
      </w:tr>
      <w:tr w:rsidR="005E7777" w:rsidRPr="006F08AA" w14:paraId="06589941" w14:textId="77777777" w:rsidTr="005E7777">
        <w:trPr>
          <w:trHeight w:val="262"/>
          <w:jc w:val="center"/>
        </w:trPr>
        <w:tc>
          <w:tcPr>
            <w:tcW w:w="2024" w:type="dxa"/>
            <w:tcBorders>
              <w:top w:val="nil"/>
            </w:tcBorders>
            <w:shd w:val="clear" w:color="auto" w:fill="auto"/>
            <w:noWrap/>
          </w:tcPr>
          <w:p w14:paraId="5464C799" w14:textId="77777777" w:rsidR="005E7777" w:rsidRPr="006F08AA" w:rsidRDefault="005E7777" w:rsidP="005E7777">
            <w:pPr>
              <w:pStyle w:val="aiiiTable"/>
              <w:rPr>
                <w:color w:val="000000"/>
              </w:rPr>
            </w:pPr>
            <w:r w:rsidRPr="006F08AA">
              <w:t>+5.00 s/d +10.00</w:t>
            </w:r>
          </w:p>
        </w:tc>
        <w:tc>
          <w:tcPr>
            <w:tcW w:w="1785" w:type="dxa"/>
            <w:tcBorders>
              <w:top w:val="nil"/>
            </w:tcBorders>
            <w:shd w:val="clear" w:color="auto" w:fill="auto"/>
            <w:noWrap/>
          </w:tcPr>
          <w:p w14:paraId="394A1831" w14:textId="77777777" w:rsidR="005E7777" w:rsidRPr="006F08AA" w:rsidRDefault="005E7777" w:rsidP="005E7777">
            <w:pPr>
              <w:pStyle w:val="aiiiTable"/>
              <w:rPr>
                <w:color w:val="000000"/>
              </w:rPr>
            </w:pPr>
            <w:r w:rsidRPr="006F08AA">
              <w:t>EA 100x100x10</w:t>
            </w:r>
          </w:p>
        </w:tc>
        <w:tc>
          <w:tcPr>
            <w:tcW w:w="1704" w:type="dxa"/>
            <w:tcBorders>
              <w:top w:val="nil"/>
            </w:tcBorders>
            <w:shd w:val="clear" w:color="auto" w:fill="auto"/>
            <w:noWrap/>
          </w:tcPr>
          <w:p w14:paraId="6A8EE0F2" w14:textId="77777777" w:rsidR="005E7777" w:rsidRPr="006F08AA" w:rsidRDefault="005E7777" w:rsidP="005E7777">
            <w:pPr>
              <w:pStyle w:val="aiiiTable"/>
              <w:rPr>
                <w:color w:val="000000"/>
              </w:rPr>
            </w:pPr>
            <w:r w:rsidRPr="006F08AA">
              <w:t>EA 80x80x8</w:t>
            </w:r>
          </w:p>
        </w:tc>
      </w:tr>
      <w:tr w:rsidR="005E7777" w:rsidRPr="006F08AA" w14:paraId="1A6060B0" w14:textId="77777777" w:rsidTr="005E7777">
        <w:trPr>
          <w:trHeight w:val="262"/>
          <w:jc w:val="center"/>
        </w:trPr>
        <w:tc>
          <w:tcPr>
            <w:tcW w:w="2024" w:type="dxa"/>
            <w:shd w:val="clear" w:color="auto" w:fill="auto"/>
            <w:noWrap/>
          </w:tcPr>
          <w:p w14:paraId="0FFC1753" w14:textId="77777777" w:rsidR="005E7777" w:rsidRPr="006F08AA" w:rsidRDefault="005E7777" w:rsidP="005E7777">
            <w:pPr>
              <w:pStyle w:val="aiiiTable"/>
              <w:rPr>
                <w:color w:val="000000"/>
              </w:rPr>
            </w:pPr>
            <w:r w:rsidRPr="006F08AA">
              <w:t>+10.00 s/d +14.00</w:t>
            </w:r>
          </w:p>
        </w:tc>
        <w:tc>
          <w:tcPr>
            <w:tcW w:w="1785" w:type="dxa"/>
            <w:shd w:val="clear" w:color="auto" w:fill="auto"/>
            <w:noWrap/>
          </w:tcPr>
          <w:p w14:paraId="55179448" w14:textId="77777777" w:rsidR="005E7777" w:rsidRPr="006F08AA" w:rsidRDefault="005E7777" w:rsidP="005E7777">
            <w:pPr>
              <w:pStyle w:val="aiiiTable"/>
              <w:rPr>
                <w:color w:val="000000"/>
              </w:rPr>
            </w:pPr>
            <w:r w:rsidRPr="006F08AA">
              <w:t>EA 90x90x9</w:t>
            </w:r>
          </w:p>
        </w:tc>
        <w:tc>
          <w:tcPr>
            <w:tcW w:w="1704" w:type="dxa"/>
            <w:shd w:val="clear" w:color="auto" w:fill="auto"/>
            <w:noWrap/>
          </w:tcPr>
          <w:p w14:paraId="04A072CA" w14:textId="77777777" w:rsidR="005E7777" w:rsidRPr="006F08AA" w:rsidRDefault="005E7777" w:rsidP="005E7777">
            <w:pPr>
              <w:pStyle w:val="aiiiTable"/>
              <w:rPr>
                <w:color w:val="000000"/>
              </w:rPr>
            </w:pPr>
            <w:r w:rsidRPr="006F08AA">
              <w:t>EA 80x80x8</w:t>
            </w:r>
          </w:p>
        </w:tc>
      </w:tr>
      <w:tr w:rsidR="005E7777" w:rsidRPr="006F08AA" w14:paraId="1A13229C" w14:textId="77777777" w:rsidTr="005E7777">
        <w:trPr>
          <w:trHeight w:val="262"/>
          <w:jc w:val="center"/>
        </w:trPr>
        <w:tc>
          <w:tcPr>
            <w:tcW w:w="2024" w:type="dxa"/>
            <w:shd w:val="clear" w:color="auto" w:fill="auto"/>
            <w:noWrap/>
          </w:tcPr>
          <w:p w14:paraId="7E6A0757" w14:textId="77777777" w:rsidR="005E7777" w:rsidRPr="006F08AA" w:rsidRDefault="005E7777" w:rsidP="005E7777">
            <w:pPr>
              <w:pStyle w:val="aiiiTable"/>
              <w:rPr>
                <w:color w:val="000000"/>
              </w:rPr>
            </w:pPr>
            <w:r w:rsidRPr="006F08AA">
              <w:t>+14.00 s/d +22.00</w:t>
            </w:r>
          </w:p>
        </w:tc>
        <w:tc>
          <w:tcPr>
            <w:tcW w:w="1785" w:type="dxa"/>
            <w:shd w:val="clear" w:color="auto" w:fill="auto"/>
            <w:noWrap/>
          </w:tcPr>
          <w:p w14:paraId="44A898C7" w14:textId="77777777" w:rsidR="005E7777" w:rsidRPr="006F08AA" w:rsidRDefault="005E7777" w:rsidP="005E7777">
            <w:pPr>
              <w:pStyle w:val="aiiiTable"/>
              <w:rPr>
                <w:color w:val="000000"/>
              </w:rPr>
            </w:pPr>
            <w:r w:rsidRPr="006F08AA">
              <w:t>EA 80x80x8</w:t>
            </w:r>
          </w:p>
        </w:tc>
        <w:tc>
          <w:tcPr>
            <w:tcW w:w="1704" w:type="dxa"/>
            <w:shd w:val="clear" w:color="auto" w:fill="auto"/>
            <w:noWrap/>
          </w:tcPr>
          <w:p w14:paraId="12F9F405" w14:textId="77777777" w:rsidR="005E7777" w:rsidRPr="006F08AA" w:rsidRDefault="005E7777" w:rsidP="005E7777">
            <w:pPr>
              <w:pStyle w:val="aiiiTable"/>
              <w:rPr>
                <w:color w:val="000000"/>
              </w:rPr>
            </w:pPr>
            <w:r w:rsidRPr="006F08AA">
              <w:t>EA 80x80x8</w:t>
            </w:r>
          </w:p>
        </w:tc>
      </w:tr>
      <w:tr w:rsidR="005E7777" w:rsidRPr="006F08AA" w14:paraId="180888A6" w14:textId="77777777" w:rsidTr="005E7777">
        <w:trPr>
          <w:trHeight w:val="262"/>
          <w:jc w:val="center"/>
        </w:trPr>
        <w:tc>
          <w:tcPr>
            <w:tcW w:w="2024" w:type="dxa"/>
            <w:shd w:val="clear" w:color="auto" w:fill="auto"/>
            <w:noWrap/>
          </w:tcPr>
          <w:p w14:paraId="6B237663" w14:textId="77777777" w:rsidR="005E7777" w:rsidRPr="006F08AA" w:rsidRDefault="005E7777" w:rsidP="005E7777">
            <w:pPr>
              <w:pStyle w:val="aiiiTable"/>
              <w:rPr>
                <w:color w:val="000000"/>
              </w:rPr>
            </w:pPr>
            <w:r w:rsidRPr="006F08AA">
              <w:t>+22.00 s/d +26.00</w:t>
            </w:r>
          </w:p>
        </w:tc>
        <w:tc>
          <w:tcPr>
            <w:tcW w:w="1785" w:type="dxa"/>
            <w:shd w:val="clear" w:color="auto" w:fill="auto"/>
            <w:noWrap/>
          </w:tcPr>
          <w:p w14:paraId="4A81AB40" w14:textId="77777777" w:rsidR="005E7777" w:rsidRPr="006F08AA" w:rsidRDefault="005E7777" w:rsidP="005E7777">
            <w:pPr>
              <w:pStyle w:val="aiiiTable"/>
              <w:rPr>
                <w:color w:val="000000"/>
              </w:rPr>
            </w:pPr>
            <w:r w:rsidRPr="006F08AA">
              <w:t>EA 70x70x7</w:t>
            </w:r>
          </w:p>
        </w:tc>
        <w:tc>
          <w:tcPr>
            <w:tcW w:w="1704" w:type="dxa"/>
            <w:shd w:val="clear" w:color="auto" w:fill="auto"/>
            <w:noWrap/>
          </w:tcPr>
          <w:p w14:paraId="6B9396AE" w14:textId="77777777" w:rsidR="005E7777" w:rsidRPr="006F08AA" w:rsidRDefault="005E7777" w:rsidP="005E7777">
            <w:pPr>
              <w:pStyle w:val="aiiiTable"/>
              <w:rPr>
                <w:color w:val="000000"/>
              </w:rPr>
            </w:pPr>
            <w:r w:rsidRPr="006F08AA">
              <w:t>EA 70x70x7</w:t>
            </w:r>
          </w:p>
        </w:tc>
      </w:tr>
    </w:tbl>
    <w:p w14:paraId="1A6F1077" w14:textId="77777777" w:rsidR="005E7777" w:rsidRDefault="005E7777" w:rsidP="005E7777">
      <w:pPr>
        <w:pStyle w:val="aiiiTable"/>
      </w:pPr>
      <w:r w:rsidRPr="005E7777">
        <w:t>Source: Data in research, 2020</w:t>
      </w:r>
    </w:p>
    <w:p w14:paraId="31D755A3" w14:textId="77777777" w:rsidR="005E7777" w:rsidRDefault="005E7777" w:rsidP="005E7777">
      <w:pPr>
        <w:pStyle w:val="aiiiTable"/>
      </w:pPr>
    </w:p>
    <w:p w14:paraId="2CFD0EBB" w14:textId="77777777" w:rsidR="00DA1618" w:rsidRDefault="00DA1618" w:rsidP="000B084A">
      <w:pPr>
        <w:pStyle w:val="aiBodyText"/>
      </w:pPr>
    </w:p>
    <w:p w14:paraId="032ADE79" w14:textId="77777777" w:rsidR="00DA1618" w:rsidRDefault="00DA1618" w:rsidP="000B084A">
      <w:pPr>
        <w:pStyle w:val="aiBodyText"/>
      </w:pPr>
    </w:p>
    <w:p w14:paraId="1EA586D3" w14:textId="77777777" w:rsidR="005E7777" w:rsidRDefault="005E7777" w:rsidP="000B084A">
      <w:pPr>
        <w:pStyle w:val="aiBodyText"/>
      </w:pPr>
      <w:r w:rsidRPr="005E7777">
        <w:lastRenderedPageBreak/>
        <w:t>Strengthening with coupling plate</w:t>
      </w:r>
    </w:p>
    <w:p w14:paraId="4F320F57" w14:textId="77777777" w:rsidR="005E7777" w:rsidRDefault="005E7777" w:rsidP="005E7777">
      <w:pPr>
        <w:pStyle w:val="aiiFigure"/>
      </w:pPr>
      <w:r w:rsidRPr="005E7777">
        <w:rPr>
          <w:noProof/>
          <w:lang w:val="id-ID" w:eastAsia="id-ID"/>
        </w:rPr>
        <w:drawing>
          <wp:inline distT="0" distB="0" distL="0" distR="0" wp14:anchorId="6C5E019B" wp14:editId="6D709603">
            <wp:extent cx="3432220" cy="1331154"/>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501328" cy="1357957"/>
                    </a:xfrm>
                    <a:prstGeom prst="rect">
                      <a:avLst/>
                    </a:prstGeom>
                  </pic:spPr>
                </pic:pic>
              </a:graphicData>
            </a:graphic>
          </wp:inline>
        </w:drawing>
      </w:r>
    </w:p>
    <w:p w14:paraId="4E836069" w14:textId="77777777" w:rsidR="00E539DD" w:rsidRDefault="00E539DD" w:rsidP="005E7777">
      <w:pPr>
        <w:pStyle w:val="aiiFigure"/>
      </w:pPr>
      <w:r>
        <w:t>Figure 7. Modeling c</w:t>
      </w:r>
      <w:r w:rsidRPr="00E539DD">
        <w:t>oupling plate</w:t>
      </w:r>
    </w:p>
    <w:p w14:paraId="211673E3" w14:textId="77777777" w:rsidR="000B084A" w:rsidRDefault="005E7777" w:rsidP="005E7777">
      <w:pPr>
        <w:pStyle w:val="aiiFigure"/>
      </w:pPr>
      <w:r w:rsidRPr="005E7777">
        <w:t>Source: Data in research, 2020</w:t>
      </w:r>
    </w:p>
    <w:p w14:paraId="756899D6" w14:textId="77777777" w:rsidR="000B084A" w:rsidRDefault="000B084A" w:rsidP="005E7777">
      <w:pPr>
        <w:pStyle w:val="aiBodyText"/>
      </w:pPr>
    </w:p>
    <w:p w14:paraId="48E2A6CB" w14:textId="77777777" w:rsidR="005E7777" w:rsidRDefault="005E7777" w:rsidP="005E7777">
      <w:pPr>
        <w:pStyle w:val="aiBodyText"/>
      </w:pPr>
      <w:r>
        <w:t>Analysis result of strengthening tower</w:t>
      </w:r>
    </w:p>
    <w:p w14:paraId="3A25A3EC" w14:textId="77777777" w:rsidR="005E7777" w:rsidRDefault="005E7777" w:rsidP="005E7777">
      <w:pPr>
        <w:pStyle w:val="aiiiTable"/>
      </w:pPr>
      <w:r w:rsidRPr="005E7777">
        <w:t>Table 5. Analysis result of strengthening tower</w:t>
      </w:r>
    </w:p>
    <w:tbl>
      <w:tblPr>
        <w:tblW w:w="6632" w:type="dxa"/>
        <w:jc w:val="center"/>
        <w:tblLook w:val="04A0" w:firstRow="1" w:lastRow="0" w:firstColumn="1" w:lastColumn="0" w:noHBand="0" w:noVBand="1"/>
      </w:tblPr>
      <w:tblGrid>
        <w:gridCol w:w="2284"/>
        <w:gridCol w:w="884"/>
        <w:gridCol w:w="884"/>
        <w:gridCol w:w="1289"/>
        <w:gridCol w:w="1291"/>
      </w:tblGrid>
      <w:tr w:rsidR="005E7777" w:rsidRPr="000B084A" w14:paraId="6601F390" w14:textId="77777777" w:rsidTr="005E7777">
        <w:trPr>
          <w:trHeight w:val="356"/>
          <w:jc w:val="center"/>
        </w:trPr>
        <w:tc>
          <w:tcPr>
            <w:tcW w:w="2284" w:type="dxa"/>
            <w:tcBorders>
              <w:top w:val="single" w:sz="4" w:space="0" w:color="auto"/>
              <w:bottom w:val="single" w:sz="4" w:space="0" w:color="auto"/>
            </w:tcBorders>
            <w:shd w:val="clear" w:color="auto" w:fill="auto"/>
            <w:noWrap/>
            <w:vAlign w:val="center"/>
            <w:hideMark/>
          </w:tcPr>
          <w:p w14:paraId="510E56F8" w14:textId="77777777" w:rsidR="005E7777" w:rsidRPr="000B084A" w:rsidRDefault="005E7777" w:rsidP="000B084A">
            <w:pPr>
              <w:pStyle w:val="aiiiTable"/>
            </w:pPr>
            <w:r w:rsidRPr="000B084A">
              <w:t>Description</w:t>
            </w:r>
          </w:p>
        </w:tc>
        <w:tc>
          <w:tcPr>
            <w:tcW w:w="884" w:type="dxa"/>
            <w:tcBorders>
              <w:top w:val="single" w:sz="4" w:space="0" w:color="auto"/>
              <w:bottom w:val="single" w:sz="4" w:space="0" w:color="auto"/>
            </w:tcBorders>
            <w:shd w:val="clear" w:color="auto" w:fill="auto"/>
            <w:noWrap/>
            <w:vAlign w:val="center"/>
            <w:hideMark/>
          </w:tcPr>
          <w:p w14:paraId="2E2B57D0" w14:textId="77777777" w:rsidR="005E7777" w:rsidRPr="000B084A" w:rsidRDefault="005E7777" w:rsidP="000B084A">
            <w:pPr>
              <w:pStyle w:val="aiiiTable"/>
            </w:pPr>
            <w:r w:rsidRPr="000B084A">
              <w:t>Result</w:t>
            </w:r>
          </w:p>
        </w:tc>
        <w:tc>
          <w:tcPr>
            <w:tcW w:w="884" w:type="dxa"/>
            <w:tcBorders>
              <w:top w:val="single" w:sz="4" w:space="0" w:color="auto"/>
              <w:bottom w:val="single" w:sz="4" w:space="0" w:color="auto"/>
            </w:tcBorders>
            <w:shd w:val="clear" w:color="auto" w:fill="auto"/>
            <w:noWrap/>
            <w:vAlign w:val="center"/>
            <w:hideMark/>
          </w:tcPr>
          <w:p w14:paraId="4FD499BB" w14:textId="77777777" w:rsidR="005E7777" w:rsidRPr="000B084A" w:rsidRDefault="005E7777" w:rsidP="000B084A">
            <w:pPr>
              <w:pStyle w:val="aiiiTable"/>
            </w:pPr>
            <w:r w:rsidRPr="000B084A">
              <w:t> </w:t>
            </w:r>
          </w:p>
        </w:tc>
        <w:tc>
          <w:tcPr>
            <w:tcW w:w="1289" w:type="dxa"/>
            <w:tcBorders>
              <w:top w:val="single" w:sz="4" w:space="0" w:color="auto"/>
              <w:bottom w:val="single" w:sz="4" w:space="0" w:color="auto"/>
            </w:tcBorders>
            <w:shd w:val="clear" w:color="auto" w:fill="auto"/>
            <w:noWrap/>
            <w:vAlign w:val="center"/>
            <w:hideMark/>
          </w:tcPr>
          <w:p w14:paraId="2A1A8C9A" w14:textId="77777777" w:rsidR="005E7777" w:rsidRPr="000B084A" w:rsidRDefault="005E7777" w:rsidP="000B084A">
            <w:pPr>
              <w:pStyle w:val="aiiiTable"/>
            </w:pPr>
            <w:r w:rsidRPr="000B084A">
              <w:t>Design Limit</w:t>
            </w:r>
          </w:p>
        </w:tc>
        <w:tc>
          <w:tcPr>
            <w:tcW w:w="1291" w:type="dxa"/>
            <w:tcBorders>
              <w:top w:val="single" w:sz="4" w:space="0" w:color="auto"/>
              <w:bottom w:val="single" w:sz="4" w:space="0" w:color="auto"/>
            </w:tcBorders>
            <w:shd w:val="clear" w:color="auto" w:fill="auto"/>
            <w:noWrap/>
            <w:vAlign w:val="center"/>
            <w:hideMark/>
          </w:tcPr>
          <w:p w14:paraId="5790B87A" w14:textId="77777777" w:rsidR="005E7777" w:rsidRPr="000B084A" w:rsidRDefault="005E7777" w:rsidP="000B084A">
            <w:pPr>
              <w:pStyle w:val="aiiiTable"/>
            </w:pPr>
            <w:r w:rsidRPr="000B084A">
              <w:t>Remark</w:t>
            </w:r>
          </w:p>
        </w:tc>
      </w:tr>
      <w:tr w:rsidR="005E7777" w:rsidRPr="000B084A" w14:paraId="6C74D5AF" w14:textId="77777777" w:rsidTr="005E7777">
        <w:trPr>
          <w:trHeight w:val="145"/>
          <w:jc w:val="center"/>
        </w:trPr>
        <w:tc>
          <w:tcPr>
            <w:tcW w:w="6632" w:type="dxa"/>
            <w:gridSpan w:val="5"/>
            <w:tcBorders>
              <w:top w:val="single" w:sz="4" w:space="0" w:color="auto"/>
            </w:tcBorders>
            <w:shd w:val="clear" w:color="auto" w:fill="auto"/>
            <w:noWrap/>
            <w:vAlign w:val="bottom"/>
            <w:hideMark/>
          </w:tcPr>
          <w:p w14:paraId="73E9D3F2" w14:textId="77777777" w:rsidR="005E7777" w:rsidRPr="000B084A" w:rsidRDefault="005E7777" w:rsidP="000B084A">
            <w:pPr>
              <w:pStyle w:val="aiiiTable"/>
            </w:pPr>
            <w:r w:rsidRPr="000B084A">
              <w:t>Operational wind speed (84 km/jam)</w:t>
            </w:r>
          </w:p>
        </w:tc>
      </w:tr>
      <w:tr w:rsidR="005E7777" w:rsidRPr="000B084A" w14:paraId="1EB4CC48" w14:textId="77777777" w:rsidTr="005E7777">
        <w:trPr>
          <w:trHeight w:val="148"/>
          <w:jc w:val="center"/>
        </w:trPr>
        <w:tc>
          <w:tcPr>
            <w:tcW w:w="2284" w:type="dxa"/>
            <w:tcBorders>
              <w:top w:val="nil"/>
            </w:tcBorders>
            <w:shd w:val="clear" w:color="auto" w:fill="auto"/>
            <w:noWrap/>
            <w:vAlign w:val="bottom"/>
            <w:hideMark/>
          </w:tcPr>
          <w:p w14:paraId="593694A2" w14:textId="77777777" w:rsidR="005E7777" w:rsidRPr="000B084A" w:rsidRDefault="005E7777" w:rsidP="000B084A">
            <w:pPr>
              <w:pStyle w:val="aiiiTable"/>
            </w:pPr>
            <w:r w:rsidRPr="000B084A">
              <w:t>Twist (degree)</w:t>
            </w:r>
          </w:p>
        </w:tc>
        <w:tc>
          <w:tcPr>
            <w:tcW w:w="884" w:type="dxa"/>
            <w:tcBorders>
              <w:top w:val="nil"/>
            </w:tcBorders>
            <w:shd w:val="clear" w:color="auto" w:fill="auto"/>
            <w:noWrap/>
            <w:vAlign w:val="center"/>
            <w:hideMark/>
          </w:tcPr>
          <w:p w14:paraId="1DF0E0A6" w14:textId="77777777" w:rsidR="005E7777" w:rsidRPr="000B084A" w:rsidRDefault="005E7777" w:rsidP="000B084A">
            <w:pPr>
              <w:pStyle w:val="aiiiTable"/>
            </w:pPr>
            <w:r w:rsidRPr="000B084A">
              <w:t>0,3436</w:t>
            </w:r>
          </w:p>
        </w:tc>
        <w:tc>
          <w:tcPr>
            <w:tcW w:w="884" w:type="dxa"/>
            <w:tcBorders>
              <w:top w:val="nil"/>
            </w:tcBorders>
            <w:shd w:val="clear" w:color="auto" w:fill="auto"/>
            <w:noWrap/>
            <w:vAlign w:val="center"/>
            <w:hideMark/>
          </w:tcPr>
          <w:p w14:paraId="3CE6F2F5" w14:textId="77777777" w:rsidR="005E7777" w:rsidRPr="000B084A" w:rsidRDefault="005E7777" w:rsidP="000B084A">
            <w:pPr>
              <w:pStyle w:val="aiiiTable"/>
            </w:pPr>
            <w:r w:rsidRPr="000B084A">
              <w:t>&lt;</w:t>
            </w:r>
          </w:p>
        </w:tc>
        <w:tc>
          <w:tcPr>
            <w:tcW w:w="1289" w:type="dxa"/>
            <w:tcBorders>
              <w:top w:val="nil"/>
            </w:tcBorders>
            <w:shd w:val="clear" w:color="auto" w:fill="auto"/>
            <w:noWrap/>
            <w:vAlign w:val="center"/>
            <w:hideMark/>
          </w:tcPr>
          <w:p w14:paraId="030372C1" w14:textId="77777777" w:rsidR="005E7777" w:rsidRPr="000B084A" w:rsidRDefault="005E7777" w:rsidP="000B084A">
            <w:pPr>
              <w:pStyle w:val="aiiiTable"/>
            </w:pPr>
            <w:r w:rsidRPr="000B084A">
              <w:t>0,5</w:t>
            </w:r>
          </w:p>
        </w:tc>
        <w:tc>
          <w:tcPr>
            <w:tcW w:w="1291" w:type="dxa"/>
            <w:tcBorders>
              <w:top w:val="nil"/>
            </w:tcBorders>
            <w:shd w:val="clear" w:color="auto" w:fill="auto"/>
            <w:noWrap/>
            <w:vAlign w:val="center"/>
            <w:hideMark/>
          </w:tcPr>
          <w:p w14:paraId="3656101C" w14:textId="77777777" w:rsidR="005E7777" w:rsidRPr="000B084A" w:rsidRDefault="005E7777" w:rsidP="000B084A">
            <w:pPr>
              <w:pStyle w:val="aiiiTable"/>
            </w:pPr>
            <w:r w:rsidRPr="000B084A">
              <w:t>Ok!</w:t>
            </w:r>
          </w:p>
        </w:tc>
      </w:tr>
      <w:tr w:rsidR="005E7777" w:rsidRPr="000B084A" w14:paraId="2B6A9062" w14:textId="77777777" w:rsidTr="005E7777">
        <w:trPr>
          <w:trHeight w:val="180"/>
          <w:jc w:val="center"/>
        </w:trPr>
        <w:tc>
          <w:tcPr>
            <w:tcW w:w="2284" w:type="dxa"/>
            <w:tcBorders>
              <w:top w:val="nil"/>
            </w:tcBorders>
            <w:shd w:val="clear" w:color="auto" w:fill="auto"/>
            <w:noWrap/>
            <w:vAlign w:val="bottom"/>
            <w:hideMark/>
          </w:tcPr>
          <w:p w14:paraId="190DA2ED" w14:textId="77777777" w:rsidR="005E7777" w:rsidRPr="000B084A" w:rsidRDefault="005E7777" w:rsidP="000B084A">
            <w:pPr>
              <w:pStyle w:val="aiiiTable"/>
            </w:pPr>
            <w:r w:rsidRPr="000B084A">
              <w:t>Sway (degree)</w:t>
            </w:r>
          </w:p>
        </w:tc>
        <w:tc>
          <w:tcPr>
            <w:tcW w:w="884" w:type="dxa"/>
            <w:tcBorders>
              <w:top w:val="nil"/>
            </w:tcBorders>
            <w:shd w:val="clear" w:color="auto" w:fill="auto"/>
            <w:noWrap/>
            <w:vAlign w:val="center"/>
            <w:hideMark/>
          </w:tcPr>
          <w:p w14:paraId="3B301D7D" w14:textId="77777777" w:rsidR="005E7777" w:rsidRPr="000B084A" w:rsidRDefault="005E7777" w:rsidP="000B084A">
            <w:pPr>
              <w:pStyle w:val="aiiiTable"/>
            </w:pPr>
            <w:r w:rsidRPr="000B084A">
              <w:t>0,0413</w:t>
            </w:r>
          </w:p>
        </w:tc>
        <w:tc>
          <w:tcPr>
            <w:tcW w:w="884" w:type="dxa"/>
            <w:tcBorders>
              <w:top w:val="nil"/>
            </w:tcBorders>
            <w:shd w:val="clear" w:color="auto" w:fill="auto"/>
            <w:noWrap/>
            <w:vAlign w:val="center"/>
            <w:hideMark/>
          </w:tcPr>
          <w:p w14:paraId="3FE81183" w14:textId="77777777" w:rsidR="005E7777" w:rsidRPr="000B084A" w:rsidRDefault="005E7777" w:rsidP="000B084A">
            <w:pPr>
              <w:pStyle w:val="aiiiTable"/>
            </w:pPr>
            <w:r w:rsidRPr="000B084A">
              <w:t>&lt;</w:t>
            </w:r>
          </w:p>
        </w:tc>
        <w:tc>
          <w:tcPr>
            <w:tcW w:w="1289" w:type="dxa"/>
            <w:tcBorders>
              <w:top w:val="nil"/>
            </w:tcBorders>
            <w:shd w:val="clear" w:color="auto" w:fill="auto"/>
            <w:noWrap/>
            <w:vAlign w:val="center"/>
            <w:hideMark/>
          </w:tcPr>
          <w:p w14:paraId="44F4A4E8" w14:textId="77777777" w:rsidR="005E7777" w:rsidRPr="000B084A" w:rsidRDefault="005E7777" w:rsidP="000B084A">
            <w:pPr>
              <w:pStyle w:val="aiiiTable"/>
            </w:pPr>
            <w:r w:rsidRPr="000B084A">
              <w:t>0,5</w:t>
            </w:r>
          </w:p>
        </w:tc>
        <w:tc>
          <w:tcPr>
            <w:tcW w:w="1291" w:type="dxa"/>
            <w:tcBorders>
              <w:top w:val="nil"/>
            </w:tcBorders>
            <w:shd w:val="clear" w:color="auto" w:fill="auto"/>
            <w:noWrap/>
            <w:vAlign w:val="center"/>
            <w:hideMark/>
          </w:tcPr>
          <w:p w14:paraId="78673BB5" w14:textId="77777777" w:rsidR="005E7777" w:rsidRPr="000B084A" w:rsidRDefault="005E7777" w:rsidP="000B084A">
            <w:pPr>
              <w:pStyle w:val="aiiiTable"/>
            </w:pPr>
            <w:r w:rsidRPr="000B084A">
              <w:t>Ok!</w:t>
            </w:r>
          </w:p>
        </w:tc>
      </w:tr>
      <w:tr w:rsidR="005E7777" w:rsidRPr="000B084A" w14:paraId="3201D6EC" w14:textId="77777777" w:rsidTr="005E7777">
        <w:trPr>
          <w:trHeight w:val="199"/>
          <w:jc w:val="center"/>
        </w:trPr>
        <w:tc>
          <w:tcPr>
            <w:tcW w:w="2284" w:type="dxa"/>
            <w:shd w:val="clear" w:color="auto" w:fill="auto"/>
            <w:noWrap/>
            <w:vAlign w:val="bottom"/>
            <w:hideMark/>
          </w:tcPr>
          <w:p w14:paraId="3231BC5F" w14:textId="77777777" w:rsidR="005E7777" w:rsidRPr="000B084A" w:rsidRDefault="005E7777" w:rsidP="000B084A">
            <w:pPr>
              <w:pStyle w:val="aiiiTable"/>
            </w:pPr>
            <w:r w:rsidRPr="000B084A">
              <w:t>Displacement (m)</w:t>
            </w:r>
          </w:p>
        </w:tc>
        <w:tc>
          <w:tcPr>
            <w:tcW w:w="884" w:type="dxa"/>
            <w:shd w:val="clear" w:color="auto" w:fill="auto"/>
            <w:noWrap/>
            <w:vAlign w:val="center"/>
            <w:hideMark/>
          </w:tcPr>
          <w:p w14:paraId="391447E7" w14:textId="77777777" w:rsidR="005E7777" w:rsidRPr="000B084A" w:rsidRDefault="005E7777" w:rsidP="000B084A">
            <w:pPr>
              <w:pStyle w:val="aiiiTable"/>
            </w:pPr>
            <w:r w:rsidRPr="000B084A">
              <w:t>0,1402</w:t>
            </w:r>
          </w:p>
        </w:tc>
        <w:tc>
          <w:tcPr>
            <w:tcW w:w="884" w:type="dxa"/>
            <w:shd w:val="clear" w:color="auto" w:fill="auto"/>
            <w:noWrap/>
            <w:vAlign w:val="center"/>
            <w:hideMark/>
          </w:tcPr>
          <w:p w14:paraId="5A173605" w14:textId="77777777" w:rsidR="005E7777" w:rsidRPr="000B084A" w:rsidRDefault="005E7777" w:rsidP="000B084A">
            <w:pPr>
              <w:pStyle w:val="aiiiTable"/>
            </w:pPr>
            <w:r w:rsidRPr="000B084A">
              <w:t>&lt;</w:t>
            </w:r>
          </w:p>
        </w:tc>
        <w:tc>
          <w:tcPr>
            <w:tcW w:w="1289" w:type="dxa"/>
            <w:shd w:val="clear" w:color="auto" w:fill="auto"/>
            <w:noWrap/>
            <w:vAlign w:val="center"/>
            <w:hideMark/>
          </w:tcPr>
          <w:p w14:paraId="47803422" w14:textId="77777777" w:rsidR="005E7777" w:rsidRPr="000B084A" w:rsidRDefault="005E7777" w:rsidP="000B084A">
            <w:pPr>
              <w:pStyle w:val="aiiiTable"/>
            </w:pPr>
            <w:r w:rsidRPr="000B084A">
              <w:t>0,24</w:t>
            </w:r>
          </w:p>
        </w:tc>
        <w:tc>
          <w:tcPr>
            <w:tcW w:w="1291" w:type="dxa"/>
            <w:shd w:val="clear" w:color="auto" w:fill="auto"/>
            <w:noWrap/>
            <w:vAlign w:val="center"/>
            <w:hideMark/>
          </w:tcPr>
          <w:p w14:paraId="1C5CDFC9" w14:textId="77777777" w:rsidR="005E7777" w:rsidRPr="000B084A" w:rsidRDefault="005E7777" w:rsidP="000B084A">
            <w:pPr>
              <w:pStyle w:val="aiiiTable"/>
            </w:pPr>
            <w:r w:rsidRPr="000B084A">
              <w:t>Ok!</w:t>
            </w:r>
          </w:p>
        </w:tc>
      </w:tr>
      <w:tr w:rsidR="005E7777" w:rsidRPr="000B084A" w14:paraId="4CFD5495" w14:textId="77777777" w:rsidTr="005E7777">
        <w:trPr>
          <w:trHeight w:val="164"/>
          <w:jc w:val="center"/>
        </w:trPr>
        <w:tc>
          <w:tcPr>
            <w:tcW w:w="2284" w:type="dxa"/>
            <w:tcBorders>
              <w:top w:val="nil"/>
            </w:tcBorders>
            <w:shd w:val="clear" w:color="auto" w:fill="auto"/>
            <w:noWrap/>
            <w:vAlign w:val="bottom"/>
            <w:hideMark/>
          </w:tcPr>
          <w:p w14:paraId="0B9ED85B" w14:textId="77777777" w:rsidR="005E7777" w:rsidRPr="000B084A" w:rsidRDefault="005E7777" w:rsidP="000B084A">
            <w:pPr>
              <w:pStyle w:val="aiiiTable"/>
            </w:pPr>
            <w:r w:rsidRPr="000B084A">
              <w:t>Rotation Antenna</w:t>
            </w:r>
          </w:p>
        </w:tc>
        <w:tc>
          <w:tcPr>
            <w:tcW w:w="884" w:type="dxa"/>
            <w:tcBorders>
              <w:top w:val="nil"/>
            </w:tcBorders>
            <w:shd w:val="clear" w:color="auto" w:fill="auto"/>
            <w:noWrap/>
            <w:vAlign w:val="center"/>
            <w:hideMark/>
          </w:tcPr>
          <w:p w14:paraId="67DECC82" w14:textId="77777777" w:rsidR="005E7777" w:rsidRPr="000B084A" w:rsidRDefault="005E7777" w:rsidP="000B084A">
            <w:pPr>
              <w:pStyle w:val="aiiiTable"/>
            </w:pPr>
            <w:r w:rsidRPr="000B084A">
              <w:t> </w:t>
            </w:r>
          </w:p>
        </w:tc>
        <w:tc>
          <w:tcPr>
            <w:tcW w:w="884" w:type="dxa"/>
            <w:tcBorders>
              <w:top w:val="nil"/>
            </w:tcBorders>
            <w:shd w:val="clear" w:color="auto" w:fill="auto"/>
            <w:noWrap/>
            <w:vAlign w:val="center"/>
            <w:hideMark/>
          </w:tcPr>
          <w:p w14:paraId="695892EE" w14:textId="77777777" w:rsidR="005E7777" w:rsidRPr="000B084A" w:rsidRDefault="005E7777" w:rsidP="000B084A">
            <w:pPr>
              <w:pStyle w:val="aiiiTable"/>
            </w:pPr>
            <w:r w:rsidRPr="000B084A">
              <w:t> </w:t>
            </w:r>
          </w:p>
        </w:tc>
        <w:tc>
          <w:tcPr>
            <w:tcW w:w="1289" w:type="dxa"/>
            <w:tcBorders>
              <w:top w:val="nil"/>
            </w:tcBorders>
            <w:shd w:val="clear" w:color="auto" w:fill="auto"/>
            <w:noWrap/>
            <w:vAlign w:val="center"/>
            <w:hideMark/>
          </w:tcPr>
          <w:p w14:paraId="0609B065" w14:textId="77777777" w:rsidR="005E7777" w:rsidRPr="000B084A" w:rsidRDefault="005E7777" w:rsidP="000B084A">
            <w:pPr>
              <w:pStyle w:val="aiiiTable"/>
            </w:pPr>
            <w:r w:rsidRPr="000B084A">
              <w:t> </w:t>
            </w:r>
          </w:p>
        </w:tc>
        <w:tc>
          <w:tcPr>
            <w:tcW w:w="1291" w:type="dxa"/>
            <w:tcBorders>
              <w:top w:val="nil"/>
            </w:tcBorders>
            <w:shd w:val="clear" w:color="auto" w:fill="auto"/>
            <w:noWrap/>
            <w:vAlign w:val="center"/>
            <w:hideMark/>
          </w:tcPr>
          <w:p w14:paraId="3CC0D6CD" w14:textId="77777777" w:rsidR="005E7777" w:rsidRPr="000B084A" w:rsidRDefault="005E7777" w:rsidP="000B084A">
            <w:pPr>
              <w:pStyle w:val="aiiiTable"/>
            </w:pPr>
            <w:r w:rsidRPr="000B084A">
              <w:t> </w:t>
            </w:r>
          </w:p>
        </w:tc>
      </w:tr>
      <w:tr w:rsidR="005E7777" w:rsidRPr="000B084A" w14:paraId="62FFA8DC" w14:textId="77777777" w:rsidTr="005E7777">
        <w:trPr>
          <w:trHeight w:val="182"/>
          <w:jc w:val="center"/>
        </w:trPr>
        <w:tc>
          <w:tcPr>
            <w:tcW w:w="2284" w:type="dxa"/>
            <w:tcBorders>
              <w:top w:val="nil"/>
            </w:tcBorders>
            <w:shd w:val="clear" w:color="auto" w:fill="auto"/>
            <w:noWrap/>
            <w:vAlign w:val="bottom"/>
            <w:hideMark/>
          </w:tcPr>
          <w:p w14:paraId="2DA2B75D" w14:textId="77777777" w:rsidR="005E7777" w:rsidRPr="000B084A" w:rsidRDefault="005E7777" w:rsidP="000B084A">
            <w:pPr>
              <w:pStyle w:val="aiiiTable"/>
            </w:pPr>
            <w:r w:rsidRPr="000B084A">
              <w:t>Max. rotation-X</w:t>
            </w:r>
          </w:p>
        </w:tc>
        <w:tc>
          <w:tcPr>
            <w:tcW w:w="884" w:type="dxa"/>
            <w:tcBorders>
              <w:top w:val="nil"/>
            </w:tcBorders>
            <w:shd w:val="clear" w:color="auto" w:fill="auto"/>
            <w:noWrap/>
            <w:vAlign w:val="bottom"/>
            <w:hideMark/>
          </w:tcPr>
          <w:p w14:paraId="56613F74" w14:textId="77777777" w:rsidR="005E7777" w:rsidRPr="000B084A" w:rsidRDefault="005E7777" w:rsidP="000B084A">
            <w:pPr>
              <w:pStyle w:val="aiiiTable"/>
            </w:pPr>
            <w:r w:rsidRPr="000B084A">
              <w:t>0,3633</w:t>
            </w:r>
          </w:p>
        </w:tc>
        <w:tc>
          <w:tcPr>
            <w:tcW w:w="884" w:type="dxa"/>
            <w:tcBorders>
              <w:top w:val="nil"/>
            </w:tcBorders>
            <w:shd w:val="clear" w:color="auto" w:fill="auto"/>
            <w:noWrap/>
            <w:vAlign w:val="center"/>
            <w:hideMark/>
          </w:tcPr>
          <w:p w14:paraId="6BCC28B8" w14:textId="77777777" w:rsidR="005E7777" w:rsidRPr="000B084A" w:rsidRDefault="005E7777" w:rsidP="000B084A">
            <w:pPr>
              <w:pStyle w:val="aiiiTable"/>
            </w:pPr>
            <w:r w:rsidRPr="000B084A">
              <w:t>&lt;</w:t>
            </w:r>
          </w:p>
        </w:tc>
        <w:tc>
          <w:tcPr>
            <w:tcW w:w="1289" w:type="dxa"/>
            <w:tcBorders>
              <w:top w:val="nil"/>
            </w:tcBorders>
            <w:shd w:val="clear" w:color="auto" w:fill="auto"/>
            <w:noWrap/>
            <w:vAlign w:val="center"/>
            <w:hideMark/>
          </w:tcPr>
          <w:p w14:paraId="1243040C" w14:textId="77777777" w:rsidR="005E7777" w:rsidRPr="000B084A" w:rsidRDefault="005E7777" w:rsidP="000B084A">
            <w:pPr>
              <w:pStyle w:val="aiiiTable"/>
            </w:pPr>
            <w:r w:rsidRPr="000B084A">
              <w:t>0,5</w:t>
            </w:r>
          </w:p>
        </w:tc>
        <w:tc>
          <w:tcPr>
            <w:tcW w:w="1291" w:type="dxa"/>
            <w:tcBorders>
              <w:top w:val="nil"/>
            </w:tcBorders>
            <w:shd w:val="clear" w:color="auto" w:fill="auto"/>
            <w:noWrap/>
            <w:vAlign w:val="center"/>
            <w:hideMark/>
          </w:tcPr>
          <w:p w14:paraId="2FFEF4BC" w14:textId="77777777" w:rsidR="005E7777" w:rsidRPr="000B084A" w:rsidRDefault="005E7777" w:rsidP="000B084A">
            <w:pPr>
              <w:pStyle w:val="aiiiTable"/>
            </w:pPr>
            <w:r w:rsidRPr="000B084A">
              <w:t>Ok!</w:t>
            </w:r>
          </w:p>
        </w:tc>
      </w:tr>
      <w:tr w:rsidR="005E7777" w:rsidRPr="000B084A" w14:paraId="2CD5531D" w14:textId="77777777" w:rsidTr="005E7777">
        <w:trPr>
          <w:trHeight w:val="230"/>
          <w:jc w:val="center"/>
        </w:trPr>
        <w:tc>
          <w:tcPr>
            <w:tcW w:w="2284" w:type="dxa"/>
            <w:tcBorders>
              <w:top w:val="nil"/>
            </w:tcBorders>
            <w:shd w:val="clear" w:color="auto" w:fill="auto"/>
            <w:noWrap/>
            <w:vAlign w:val="bottom"/>
            <w:hideMark/>
          </w:tcPr>
          <w:p w14:paraId="04FDF497" w14:textId="77777777" w:rsidR="005E7777" w:rsidRPr="000B084A" w:rsidRDefault="005E7777" w:rsidP="000B084A">
            <w:pPr>
              <w:pStyle w:val="aiiiTable"/>
            </w:pPr>
            <w:r w:rsidRPr="000B084A">
              <w:t>Max. rotation-Y</w:t>
            </w:r>
          </w:p>
        </w:tc>
        <w:tc>
          <w:tcPr>
            <w:tcW w:w="884" w:type="dxa"/>
            <w:tcBorders>
              <w:top w:val="nil"/>
            </w:tcBorders>
            <w:shd w:val="clear" w:color="auto" w:fill="auto"/>
            <w:noWrap/>
            <w:vAlign w:val="bottom"/>
            <w:hideMark/>
          </w:tcPr>
          <w:p w14:paraId="1D9CF137" w14:textId="77777777" w:rsidR="005E7777" w:rsidRPr="000B084A" w:rsidRDefault="005E7777" w:rsidP="000B084A">
            <w:pPr>
              <w:pStyle w:val="aiiiTable"/>
            </w:pPr>
            <w:r w:rsidRPr="000B084A">
              <w:t>0,3632</w:t>
            </w:r>
          </w:p>
        </w:tc>
        <w:tc>
          <w:tcPr>
            <w:tcW w:w="884" w:type="dxa"/>
            <w:tcBorders>
              <w:top w:val="nil"/>
            </w:tcBorders>
            <w:shd w:val="clear" w:color="auto" w:fill="auto"/>
            <w:noWrap/>
            <w:vAlign w:val="center"/>
            <w:hideMark/>
          </w:tcPr>
          <w:p w14:paraId="28DE92D7" w14:textId="77777777" w:rsidR="005E7777" w:rsidRPr="000B084A" w:rsidRDefault="005E7777" w:rsidP="000B084A">
            <w:pPr>
              <w:pStyle w:val="aiiiTable"/>
            </w:pPr>
            <w:r w:rsidRPr="000B084A">
              <w:t>&lt;</w:t>
            </w:r>
          </w:p>
        </w:tc>
        <w:tc>
          <w:tcPr>
            <w:tcW w:w="1289" w:type="dxa"/>
            <w:tcBorders>
              <w:top w:val="nil"/>
            </w:tcBorders>
            <w:shd w:val="clear" w:color="auto" w:fill="auto"/>
            <w:noWrap/>
            <w:vAlign w:val="center"/>
            <w:hideMark/>
          </w:tcPr>
          <w:p w14:paraId="7DB3FCFF" w14:textId="77777777" w:rsidR="005E7777" w:rsidRPr="000B084A" w:rsidRDefault="005E7777" w:rsidP="000B084A">
            <w:pPr>
              <w:pStyle w:val="aiiiTable"/>
            </w:pPr>
            <w:r w:rsidRPr="000B084A">
              <w:t>0,5</w:t>
            </w:r>
          </w:p>
        </w:tc>
        <w:tc>
          <w:tcPr>
            <w:tcW w:w="1291" w:type="dxa"/>
            <w:tcBorders>
              <w:top w:val="nil"/>
            </w:tcBorders>
            <w:shd w:val="clear" w:color="auto" w:fill="auto"/>
            <w:noWrap/>
            <w:vAlign w:val="center"/>
            <w:hideMark/>
          </w:tcPr>
          <w:p w14:paraId="7CFDB9FE" w14:textId="77777777" w:rsidR="005E7777" w:rsidRPr="000B084A" w:rsidRDefault="005E7777" w:rsidP="000B084A">
            <w:pPr>
              <w:pStyle w:val="aiiiTable"/>
            </w:pPr>
            <w:r w:rsidRPr="000B084A">
              <w:t>Ok!</w:t>
            </w:r>
          </w:p>
        </w:tc>
      </w:tr>
      <w:tr w:rsidR="005E7777" w:rsidRPr="000B084A" w14:paraId="6EA2D02D" w14:textId="77777777" w:rsidTr="005E7777">
        <w:trPr>
          <w:trHeight w:val="137"/>
          <w:jc w:val="center"/>
        </w:trPr>
        <w:tc>
          <w:tcPr>
            <w:tcW w:w="2284" w:type="dxa"/>
            <w:tcBorders>
              <w:top w:val="nil"/>
            </w:tcBorders>
            <w:shd w:val="clear" w:color="auto" w:fill="auto"/>
            <w:noWrap/>
            <w:vAlign w:val="bottom"/>
            <w:hideMark/>
          </w:tcPr>
          <w:p w14:paraId="0EE25388" w14:textId="77777777" w:rsidR="005E7777" w:rsidRPr="000B084A" w:rsidRDefault="005E7777" w:rsidP="000B084A">
            <w:pPr>
              <w:pStyle w:val="aiiiTable"/>
            </w:pPr>
            <w:r w:rsidRPr="000B084A">
              <w:t>Max. rotation-Z</w:t>
            </w:r>
          </w:p>
        </w:tc>
        <w:tc>
          <w:tcPr>
            <w:tcW w:w="884" w:type="dxa"/>
            <w:tcBorders>
              <w:top w:val="nil"/>
            </w:tcBorders>
            <w:shd w:val="clear" w:color="auto" w:fill="auto"/>
            <w:noWrap/>
            <w:vAlign w:val="bottom"/>
            <w:hideMark/>
          </w:tcPr>
          <w:p w14:paraId="1BAB53A3" w14:textId="77777777" w:rsidR="005E7777" w:rsidRPr="000B084A" w:rsidRDefault="005E7777" w:rsidP="000B084A">
            <w:pPr>
              <w:pStyle w:val="aiiiTable"/>
            </w:pPr>
            <w:r w:rsidRPr="000B084A">
              <w:t>0,0413</w:t>
            </w:r>
          </w:p>
        </w:tc>
        <w:tc>
          <w:tcPr>
            <w:tcW w:w="884" w:type="dxa"/>
            <w:tcBorders>
              <w:top w:val="nil"/>
            </w:tcBorders>
            <w:shd w:val="clear" w:color="auto" w:fill="auto"/>
            <w:noWrap/>
            <w:vAlign w:val="center"/>
            <w:hideMark/>
          </w:tcPr>
          <w:p w14:paraId="16B455C8" w14:textId="77777777" w:rsidR="005E7777" w:rsidRPr="000B084A" w:rsidRDefault="005E7777" w:rsidP="000B084A">
            <w:pPr>
              <w:pStyle w:val="aiiiTable"/>
            </w:pPr>
            <w:r w:rsidRPr="000B084A">
              <w:t>&lt;</w:t>
            </w:r>
          </w:p>
        </w:tc>
        <w:tc>
          <w:tcPr>
            <w:tcW w:w="1289" w:type="dxa"/>
            <w:tcBorders>
              <w:top w:val="nil"/>
            </w:tcBorders>
            <w:shd w:val="clear" w:color="auto" w:fill="auto"/>
            <w:noWrap/>
            <w:vAlign w:val="center"/>
            <w:hideMark/>
          </w:tcPr>
          <w:p w14:paraId="1F4B8AA9" w14:textId="77777777" w:rsidR="005E7777" w:rsidRPr="000B084A" w:rsidRDefault="005E7777" w:rsidP="000B084A">
            <w:pPr>
              <w:pStyle w:val="aiiiTable"/>
            </w:pPr>
            <w:r w:rsidRPr="000B084A">
              <w:t>0,5</w:t>
            </w:r>
          </w:p>
        </w:tc>
        <w:tc>
          <w:tcPr>
            <w:tcW w:w="1291" w:type="dxa"/>
            <w:tcBorders>
              <w:top w:val="nil"/>
            </w:tcBorders>
            <w:shd w:val="clear" w:color="auto" w:fill="auto"/>
            <w:noWrap/>
            <w:vAlign w:val="center"/>
            <w:hideMark/>
          </w:tcPr>
          <w:p w14:paraId="3013474B" w14:textId="77777777" w:rsidR="005E7777" w:rsidRPr="000B084A" w:rsidRDefault="005E7777" w:rsidP="000B084A">
            <w:pPr>
              <w:pStyle w:val="aiiiTable"/>
            </w:pPr>
            <w:r w:rsidRPr="000B084A">
              <w:t>Ok!</w:t>
            </w:r>
          </w:p>
        </w:tc>
      </w:tr>
      <w:tr w:rsidR="005E7777" w:rsidRPr="000B084A" w14:paraId="1D4F725B" w14:textId="77777777" w:rsidTr="005E7777">
        <w:trPr>
          <w:trHeight w:val="184"/>
          <w:jc w:val="center"/>
        </w:trPr>
        <w:tc>
          <w:tcPr>
            <w:tcW w:w="6632" w:type="dxa"/>
            <w:gridSpan w:val="5"/>
            <w:shd w:val="clear" w:color="auto" w:fill="auto"/>
            <w:noWrap/>
            <w:vAlign w:val="bottom"/>
            <w:hideMark/>
          </w:tcPr>
          <w:p w14:paraId="77193692" w14:textId="77777777" w:rsidR="005E7777" w:rsidRPr="000B084A" w:rsidRDefault="005E7777" w:rsidP="000B084A">
            <w:pPr>
              <w:pStyle w:val="aiiiTable"/>
            </w:pPr>
            <w:r w:rsidRPr="000B084A">
              <w:t>Wind speed plan (120 km/jam)</w:t>
            </w:r>
          </w:p>
        </w:tc>
      </w:tr>
      <w:tr w:rsidR="005E7777" w:rsidRPr="000B084A" w14:paraId="39A414A5" w14:textId="77777777" w:rsidTr="005E7777">
        <w:trPr>
          <w:trHeight w:val="203"/>
          <w:jc w:val="center"/>
        </w:trPr>
        <w:tc>
          <w:tcPr>
            <w:tcW w:w="2284" w:type="dxa"/>
            <w:tcBorders>
              <w:top w:val="nil"/>
              <w:right w:val="nil"/>
            </w:tcBorders>
            <w:shd w:val="clear" w:color="auto" w:fill="auto"/>
            <w:noWrap/>
            <w:vAlign w:val="bottom"/>
            <w:hideMark/>
          </w:tcPr>
          <w:p w14:paraId="0BE2D585" w14:textId="77777777" w:rsidR="005E7777" w:rsidRPr="000B084A" w:rsidRDefault="005E7777" w:rsidP="000B084A">
            <w:pPr>
              <w:pStyle w:val="aiiiTable"/>
            </w:pPr>
            <w:r w:rsidRPr="000B084A">
              <w:t>Max. Stress Ratio</w:t>
            </w:r>
          </w:p>
        </w:tc>
        <w:tc>
          <w:tcPr>
            <w:tcW w:w="884" w:type="dxa"/>
            <w:tcBorders>
              <w:top w:val="nil"/>
              <w:left w:val="nil"/>
              <w:right w:val="nil"/>
            </w:tcBorders>
            <w:shd w:val="clear" w:color="auto" w:fill="auto"/>
            <w:noWrap/>
            <w:vAlign w:val="bottom"/>
            <w:hideMark/>
          </w:tcPr>
          <w:p w14:paraId="1825F53C" w14:textId="77777777" w:rsidR="005E7777" w:rsidRPr="000B084A" w:rsidRDefault="005E7777" w:rsidP="000B084A">
            <w:pPr>
              <w:pStyle w:val="aiiiTable"/>
            </w:pPr>
            <w:r w:rsidRPr="000B084A">
              <w:t> </w:t>
            </w:r>
          </w:p>
        </w:tc>
        <w:tc>
          <w:tcPr>
            <w:tcW w:w="884" w:type="dxa"/>
            <w:tcBorders>
              <w:top w:val="nil"/>
              <w:left w:val="nil"/>
              <w:right w:val="nil"/>
            </w:tcBorders>
            <w:shd w:val="clear" w:color="auto" w:fill="auto"/>
            <w:noWrap/>
            <w:vAlign w:val="bottom"/>
            <w:hideMark/>
          </w:tcPr>
          <w:p w14:paraId="033DAED4" w14:textId="77777777" w:rsidR="005E7777" w:rsidRPr="000B084A" w:rsidRDefault="005E7777" w:rsidP="000B084A">
            <w:pPr>
              <w:pStyle w:val="aiiiTable"/>
            </w:pPr>
            <w:r w:rsidRPr="000B084A">
              <w:t> </w:t>
            </w:r>
          </w:p>
        </w:tc>
        <w:tc>
          <w:tcPr>
            <w:tcW w:w="1289" w:type="dxa"/>
            <w:tcBorders>
              <w:top w:val="nil"/>
              <w:left w:val="nil"/>
              <w:right w:val="nil"/>
            </w:tcBorders>
            <w:shd w:val="clear" w:color="auto" w:fill="auto"/>
            <w:noWrap/>
            <w:vAlign w:val="bottom"/>
            <w:hideMark/>
          </w:tcPr>
          <w:p w14:paraId="7068BF0C" w14:textId="77777777" w:rsidR="005E7777" w:rsidRPr="000B084A" w:rsidRDefault="005E7777" w:rsidP="000B084A">
            <w:pPr>
              <w:pStyle w:val="aiiiTable"/>
            </w:pPr>
            <w:r w:rsidRPr="000B084A">
              <w:t> </w:t>
            </w:r>
          </w:p>
        </w:tc>
        <w:tc>
          <w:tcPr>
            <w:tcW w:w="1291" w:type="dxa"/>
            <w:tcBorders>
              <w:top w:val="nil"/>
              <w:left w:val="nil"/>
            </w:tcBorders>
            <w:shd w:val="clear" w:color="auto" w:fill="auto"/>
            <w:noWrap/>
            <w:vAlign w:val="bottom"/>
            <w:hideMark/>
          </w:tcPr>
          <w:p w14:paraId="7D762CDD" w14:textId="77777777" w:rsidR="005E7777" w:rsidRPr="000B084A" w:rsidRDefault="005E7777" w:rsidP="000B084A">
            <w:pPr>
              <w:pStyle w:val="aiiiTable"/>
            </w:pPr>
            <w:r w:rsidRPr="000B084A">
              <w:t> </w:t>
            </w:r>
          </w:p>
        </w:tc>
      </w:tr>
      <w:tr w:rsidR="005E7777" w:rsidRPr="000B084A" w14:paraId="4963E563" w14:textId="77777777" w:rsidTr="005E7777">
        <w:trPr>
          <w:trHeight w:val="182"/>
          <w:jc w:val="center"/>
        </w:trPr>
        <w:tc>
          <w:tcPr>
            <w:tcW w:w="2284" w:type="dxa"/>
            <w:shd w:val="clear" w:color="auto" w:fill="auto"/>
            <w:noWrap/>
            <w:vAlign w:val="bottom"/>
            <w:hideMark/>
          </w:tcPr>
          <w:p w14:paraId="66B8C93E" w14:textId="77777777" w:rsidR="005E7777" w:rsidRPr="000B084A" w:rsidRDefault="005E7777" w:rsidP="000B084A">
            <w:pPr>
              <w:pStyle w:val="aiiiTable"/>
            </w:pPr>
            <w:r w:rsidRPr="000B084A">
              <w:t>Leg</w:t>
            </w:r>
          </w:p>
        </w:tc>
        <w:tc>
          <w:tcPr>
            <w:tcW w:w="884" w:type="dxa"/>
            <w:shd w:val="clear" w:color="auto" w:fill="auto"/>
            <w:noWrap/>
            <w:vAlign w:val="bottom"/>
            <w:hideMark/>
          </w:tcPr>
          <w:p w14:paraId="5A0D3E6B" w14:textId="77777777" w:rsidR="005E7777" w:rsidRPr="000B084A" w:rsidRDefault="005E7777" w:rsidP="000B084A">
            <w:pPr>
              <w:pStyle w:val="aiiiTable"/>
            </w:pPr>
            <w:r w:rsidRPr="000B084A">
              <w:t>0,682</w:t>
            </w:r>
          </w:p>
        </w:tc>
        <w:tc>
          <w:tcPr>
            <w:tcW w:w="884" w:type="dxa"/>
            <w:shd w:val="clear" w:color="auto" w:fill="auto"/>
            <w:noWrap/>
            <w:vAlign w:val="center"/>
            <w:hideMark/>
          </w:tcPr>
          <w:p w14:paraId="4920621E" w14:textId="77777777" w:rsidR="005E7777" w:rsidRPr="000B084A" w:rsidRDefault="005E7777" w:rsidP="000B084A">
            <w:pPr>
              <w:pStyle w:val="aiiiTable"/>
            </w:pPr>
            <w:r w:rsidRPr="000B084A">
              <w:t>&lt;</w:t>
            </w:r>
          </w:p>
        </w:tc>
        <w:tc>
          <w:tcPr>
            <w:tcW w:w="1289" w:type="dxa"/>
            <w:shd w:val="clear" w:color="auto" w:fill="auto"/>
            <w:noWrap/>
            <w:vAlign w:val="bottom"/>
            <w:hideMark/>
          </w:tcPr>
          <w:p w14:paraId="7A60EB2B" w14:textId="77777777" w:rsidR="005E7777" w:rsidRPr="000B084A" w:rsidRDefault="005E7777" w:rsidP="000B084A">
            <w:pPr>
              <w:pStyle w:val="aiiiTable"/>
            </w:pPr>
            <w:r w:rsidRPr="000B084A">
              <w:t>1</w:t>
            </w:r>
          </w:p>
        </w:tc>
        <w:tc>
          <w:tcPr>
            <w:tcW w:w="1291" w:type="dxa"/>
            <w:shd w:val="clear" w:color="auto" w:fill="auto"/>
            <w:noWrap/>
            <w:vAlign w:val="center"/>
            <w:hideMark/>
          </w:tcPr>
          <w:p w14:paraId="732ABB64" w14:textId="77777777" w:rsidR="005E7777" w:rsidRPr="000B084A" w:rsidRDefault="005E7777" w:rsidP="000B084A">
            <w:pPr>
              <w:pStyle w:val="aiiiTable"/>
            </w:pPr>
            <w:r w:rsidRPr="000B084A">
              <w:t>Ok!</w:t>
            </w:r>
          </w:p>
        </w:tc>
      </w:tr>
      <w:tr w:rsidR="005E7777" w:rsidRPr="000B084A" w14:paraId="1F5C3EC5" w14:textId="77777777" w:rsidTr="005E7777">
        <w:trPr>
          <w:trHeight w:val="215"/>
          <w:jc w:val="center"/>
        </w:trPr>
        <w:tc>
          <w:tcPr>
            <w:tcW w:w="2284" w:type="dxa"/>
            <w:tcBorders>
              <w:top w:val="nil"/>
            </w:tcBorders>
            <w:shd w:val="clear" w:color="auto" w:fill="auto"/>
            <w:noWrap/>
            <w:vAlign w:val="bottom"/>
            <w:hideMark/>
          </w:tcPr>
          <w:p w14:paraId="1863DCC3" w14:textId="77777777" w:rsidR="005E7777" w:rsidRPr="000B084A" w:rsidRDefault="005E7777" w:rsidP="000B084A">
            <w:pPr>
              <w:pStyle w:val="aiiiTable"/>
            </w:pPr>
            <w:r w:rsidRPr="000B084A">
              <w:t>Bracing</w:t>
            </w:r>
          </w:p>
        </w:tc>
        <w:tc>
          <w:tcPr>
            <w:tcW w:w="884" w:type="dxa"/>
            <w:tcBorders>
              <w:top w:val="nil"/>
            </w:tcBorders>
            <w:shd w:val="clear" w:color="auto" w:fill="auto"/>
            <w:noWrap/>
            <w:vAlign w:val="bottom"/>
            <w:hideMark/>
          </w:tcPr>
          <w:p w14:paraId="4A18D77E" w14:textId="77777777" w:rsidR="005E7777" w:rsidRPr="000B084A" w:rsidRDefault="005E7777" w:rsidP="000B084A">
            <w:pPr>
              <w:pStyle w:val="aiiiTable"/>
            </w:pPr>
            <w:r w:rsidRPr="000B084A">
              <w:t>0,729</w:t>
            </w:r>
          </w:p>
        </w:tc>
        <w:tc>
          <w:tcPr>
            <w:tcW w:w="884" w:type="dxa"/>
            <w:tcBorders>
              <w:top w:val="nil"/>
            </w:tcBorders>
            <w:shd w:val="clear" w:color="auto" w:fill="auto"/>
            <w:noWrap/>
            <w:vAlign w:val="center"/>
            <w:hideMark/>
          </w:tcPr>
          <w:p w14:paraId="360FCE85" w14:textId="77777777" w:rsidR="005E7777" w:rsidRPr="000B084A" w:rsidRDefault="005E7777" w:rsidP="000B084A">
            <w:pPr>
              <w:pStyle w:val="aiiiTable"/>
            </w:pPr>
            <w:r w:rsidRPr="000B084A">
              <w:t>&lt;</w:t>
            </w:r>
          </w:p>
        </w:tc>
        <w:tc>
          <w:tcPr>
            <w:tcW w:w="1289" w:type="dxa"/>
            <w:tcBorders>
              <w:top w:val="nil"/>
            </w:tcBorders>
            <w:shd w:val="clear" w:color="auto" w:fill="auto"/>
            <w:noWrap/>
            <w:vAlign w:val="bottom"/>
            <w:hideMark/>
          </w:tcPr>
          <w:p w14:paraId="1772A4AD" w14:textId="77777777" w:rsidR="005E7777" w:rsidRPr="000B084A" w:rsidRDefault="005E7777" w:rsidP="000B084A">
            <w:pPr>
              <w:pStyle w:val="aiiiTable"/>
            </w:pPr>
            <w:r w:rsidRPr="000B084A">
              <w:t>1</w:t>
            </w:r>
          </w:p>
        </w:tc>
        <w:tc>
          <w:tcPr>
            <w:tcW w:w="1291" w:type="dxa"/>
            <w:tcBorders>
              <w:top w:val="nil"/>
            </w:tcBorders>
            <w:shd w:val="clear" w:color="auto" w:fill="auto"/>
            <w:noWrap/>
            <w:vAlign w:val="center"/>
            <w:hideMark/>
          </w:tcPr>
          <w:p w14:paraId="24244AF4" w14:textId="77777777" w:rsidR="005E7777" w:rsidRPr="000B084A" w:rsidRDefault="005E7777" w:rsidP="000B084A">
            <w:pPr>
              <w:pStyle w:val="aiiiTable"/>
            </w:pPr>
            <w:r w:rsidRPr="000B084A">
              <w:t>Ok!</w:t>
            </w:r>
          </w:p>
        </w:tc>
      </w:tr>
      <w:tr w:rsidR="005E7777" w:rsidRPr="000B084A" w14:paraId="7E0C1F9A" w14:textId="77777777" w:rsidTr="005E7777">
        <w:trPr>
          <w:trHeight w:val="232"/>
          <w:jc w:val="center"/>
        </w:trPr>
        <w:tc>
          <w:tcPr>
            <w:tcW w:w="2284" w:type="dxa"/>
            <w:tcBorders>
              <w:top w:val="nil"/>
            </w:tcBorders>
            <w:shd w:val="clear" w:color="auto" w:fill="auto"/>
            <w:noWrap/>
            <w:vAlign w:val="bottom"/>
            <w:hideMark/>
          </w:tcPr>
          <w:p w14:paraId="30E0D406" w14:textId="77777777" w:rsidR="005E7777" w:rsidRPr="000B084A" w:rsidRDefault="005E7777" w:rsidP="000B084A">
            <w:pPr>
              <w:pStyle w:val="aiiiTable"/>
            </w:pPr>
            <w:r w:rsidRPr="000B084A">
              <w:t>Horizontal</w:t>
            </w:r>
          </w:p>
        </w:tc>
        <w:tc>
          <w:tcPr>
            <w:tcW w:w="884" w:type="dxa"/>
            <w:tcBorders>
              <w:top w:val="nil"/>
            </w:tcBorders>
            <w:shd w:val="clear" w:color="auto" w:fill="auto"/>
            <w:noWrap/>
            <w:vAlign w:val="bottom"/>
            <w:hideMark/>
          </w:tcPr>
          <w:p w14:paraId="3C32B675" w14:textId="77777777" w:rsidR="005E7777" w:rsidRPr="000B084A" w:rsidRDefault="005E7777" w:rsidP="000B084A">
            <w:pPr>
              <w:pStyle w:val="aiiiTable"/>
            </w:pPr>
            <w:r w:rsidRPr="000B084A">
              <w:t>0,137</w:t>
            </w:r>
          </w:p>
        </w:tc>
        <w:tc>
          <w:tcPr>
            <w:tcW w:w="884" w:type="dxa"/>
            <w:tcBorders>
              <w:top w:val="nil"/>
            </w:tcBorders>
            <w:shd w:val="clear" w:color="auto" w:fill="auto"/>
            <w:noWrap/>
            <w:vAlign w:val="center"/>
            <w:hideMark/>
          </w:tcPr>
          <w:p w14:paraId="008E7CE7" w14:textId="77777777" w:rsidR="005E7777" w:rsidRPr="000B084A" w:rsidRDefault="005E7777" w:rsidP="000B084A">
            <w:pPr>
              <w:pStyle w:val="aiiiTable"/>
            </w:pPr>
            <w:r w:rsidRPr="000B084A">
              <w:t>&lt;</w:t>
            </w:r>
          </w:p>
        </w:tc>
        <w:tc>
          <w:tcPr>
            <w:tcW w:w="1289" w:type="dxa"/>
            <w:tcBorders>
              <w:top w:val="nil"/>
            </w:tcBorders>
            <w:shd w:val="clear" w:color="auto" w:fill="auto"/>
            <w:noWrap/>
            <w:vAlign w:val="bottom"/>
            <w:hideMark/>
          </w:tcPr>
          <w:p w14:paraId="755A4796" w14:textId="77777777" w:rsidR="005E7777" w:rsidRPr="000B084A" w:rsidRDefault="005E7777" w:rsidP="000B084A">
            <w:pPr>
              <w:pStyle w:val="aiiiTable"/>
            </w:pPr>
            <w:r w:rsidRPr="000B084A">
              <w:t>1</w:t>
            </w:r>
          </w:p>
        </w:tc>
        <w:tc>
          <w:tcPr>
            <w:tcW w:w="1291" w:type="dxa"/>
            <w:tcBorders>
              <w:top w:val="nil"/>
            </w:tcBorders>
            <w:shd w:val="clear" w:color="auto" w:fill="auto"/>
            <w:noWrap/>
            <w:vAlign w:val="center"/>
            <w:hideMark/>
          </w:tcPr>
          <w:p w14:paraId="23794300" w14:textId="77777777" w:rsidR="005E7777" w:rsidRPr="000B084A" w:rsidRDefault="005E7777" w:rsidP="000B084A">
            <w:pPr>
              <w:pStyle w:val="aiiiTable"/>
            </w:pPr>
            <w:r w:rsidRPr="000B084A">
              <w:t>Ok!</w:t>
            </w:r>
          </w:p>
        </w:tc>
      </w:tr>
      <w:tr w:rsidR="005E7777" w:rsidRPr="000B084A" w14:paraId="01C0D9B8" w14:textId="77777777" w:rsidTr="005E7777">
        <w:trPr>
          <w:trHeight w:val="109"/>
          <w:jc w:val="center"/>
        </w:trPr>
        <w:tc>
          <w:tcPr>
            <w:tcW w:w="2284" w:type="dxa"/>
            <w:shd w:val="clear" w:color="auto" w:fill="auto"/>
            <w:noWrap/>
            <w:vAlign w:val="bottom"/>
            <w:hideMark/>
          </w:tcPr>
          <w:p w14:paraId="32255786" w14:textId="77777777" w:rsidR="005E7777" w:rsidRPr="000B084A" w:rsidRDefault="005E7777" w:rsidP="000B084A">
            <w:pPr>
              <w:pStyle w:val="aiiiTable"/>
            </w:pPr>
            <w:r w:rsidRPr="000B084A">
              <w:t>Plan Bracing</w:t>
            </w:r>
          </w:p>
        </w:tc>
        <w:tc>
          <w:tcPr>
            <w:tcW w:w="884" w:type="dxa"/>
            <w:shd w:val="clear" w:color="auto" w:fill="auto"/>
            <w:noWrap/>
            <w:vAlign w:val="bottom"/>
            <w:hideMark/>
          </w:tcPr>
          <w:p w14:paraId="5D9B7DD4" w14:textId="77777777" w:rsidR="005E7777" w:rsidRPr="000B084A" w:rsidRDefault="005E7777" w:rsidP="000B084A">
            <w:pPr>
              <w:pStyle w:val="aiiiTable"/>
            </w:pPr>
            <w:r w:rsidRPr="000B084A">
              <w:t>0,094</w:t>
            </w:r>
          </w:p>
        </w:tc>
        <w:tc>
          <w:tcPr>
            <w:tcW w:w="884" w:type="dxa"/>
            <w:shd w:val="clear" w:color="auto" w:fill="auto"/>
            <w:noWrap/>
            <w:vAlign w:val="center"/>
            <w:hideMark/>
          </w:tcPr>
          <w:p w14:paraId="3137192A" w14:textId="77777777" w:rsidR="005E7777" w:rsidRPr="000B084A" w:rsidRDefault="005E7777" w:rsidP="000B084A">
            <w:pPr>
              <w:pStyle w:val="aiiiTable"/>
            </w:pPr>
            <w:r w:rsidRPr="000B084A">
              <w:t>&lt;</w:t>
            </w:r>
          </w:p>
        </w:tc>
        <w:tc>
          <w:tcPr>
            <w:tcW w:w="1289" w:type="dxa"/>
            <w:shd w:val="clear" w:color="auto" w:fill="auto"/>
            <w:noWrap/>
            <w:vAlign w:val="bottom"/>
            <w:hideMark/>
          </w:tcPr>
          <w:p w14:paraId="29CD305C" w14:textId="77777777" w:rsidR="005E7777" w:rsidRPr="000B084A" w:rsidRDefault="005E7777" w:rsidP="000B084A">
            <w:pPr>
              <w:pStyle w:val="aiiiTable"/>
            </w:pPr>
            <w:r w:rsidRPr="000B084A">
              <w:t>1</w:t>
            </w:r>
          </w:p>
        </w:tc>
        <w:tc>
          <w:tcPr>
            <w:tcW w:w="1291" w:type="dxa"/>
            <w:shd w:val="clear" w:color="auto" w:fill="auto"/>
            <w:noWrap/>
            <w:vAlign w:val="center"/>
            <w:hideMark/>
          </w:tcPr>
          <w:p w14:paraId="3FC4F391" w14:textId="77777777" w:rsidR="005E7777" w:rsidRPr="000B084A" w:rsidRDefault="005E7777" w:rsidP="000B084A">
            <w:pPr>
              <w:pStyle w:val="aiiiTable"/>
            </w:pPr>
            <w:r w:rsidRPr="000B084A">
              <w:t>Ok!</w:t>
            </w:r>
          </w:p>
        </w:tc>
      </w:tr>
      <w:tr w:rsidR="005E7777" w:rsidRPr="000B084A" w14:paraId="3029E2AE" w14:textId="77777777" w:rsidTr="005E7777">
        <w:trPr>
          <w:trHeight w:val="127"/>
          <w:jc w:val="center"/>
        </w:trPr>
        <w:tc>
          <w:tcPr>
            <w:tcW w:w="2284" w:type="dxa"/>
            <w:tcBorders>
              <w:top w:val="nil"/>
            </w:tcBorders>
            <w:shd w:val="clear" w:color="auto" w:fill="auto"/>
            <w:noWrap/>
            <w:vAlign w:val="bottom"/>
            <w:hideMark/>
          </w:tcPr>
          <w:p w14:paraId="5E6D2BBA" w14:textId="77777777" w:rsidR="005E7777" w:rsidRPr="000B084A" w:rsidRDefault="005E7777" w:rsidP="000B084A">
            <w:pPr>
              <w:pStyle w:val="aiiiTable"/>
            </w:pPr>
            <w:r w:rsidRPr="000B084A">
              <w:t>Redundant</w:t>
            </w:r>
          </w:p>
        </w:tc>
        <w:tc>
          <w:tcPr>
            <w:tcW w:w="884" w:type="dxa"/>
            <w:tcBorders>
              <w:top w:val="nil"/>
            </w:tcBorders>
            <w:shd w:val="clear" w:color="auto" w:fill="auto"/>
            <w:noWrap/>
            <w:vAlign w:val="bottom"/>
            <w:hideMark/>
          </w:tcPr>
          <w:p w14:paraId="1D336E25" w14:textId="77777777" w:rsidR="005E7777" w:rsidRPr="000B084A" w:rsidRDefault="005E7777" w:rsidP="000B084A">
            <w:pPr>
              <w:pStyle w:val="aiiiTable"/>
            </w:pPr>
            <w:r w:rsidRPr="000B084A">
              <w:t>0,627</w:t>
            </w:r>
          </w:p>
        </w:tc>
        <w:tc>
          <w:tcPr>
            <w:tcW w:w="884" w:type="dxa"/>
            <w:tcBorders>
              <w:top w:val="nil"/>
            </w:tcBorders>
            <w:shd w:val="clear" w:color="auto" w:fill="auto"/>
            <w:noWrap/>
            <w:vAlign w:val="center"/>
            <w:hideMark/>
          </w:tcPr>
          <w:p w14:paraId="59153750" w14:textId="77777777" w:rsidR="005E7777" w:rsidRPr="000B084A" w:rsidRDefault="005E7777" w:rsidP="000B084A">
            <w:pPr>
              <w:pStyle w:val="aiiiTable"/>
            </w:pPr>
            <w:r w:rsidRPr="000B084A">
              <w:t>&lt;</w:t>
            </w:r>
          </w:p>
        </w:tc>
        <w:tc>
          <w:tcPr>
            <w:tcW w:w="1289" w:type="dxa"/>
            <w:tcBorders>
              <w:top w:val="nil"/>
            </w:tcBorders>
            <w:shd w:val="clear" w:color="auto" w:fill="auto"/>
            <w:noWrap/>
            <w:vAlign w:val="bottom"/>
            <w:hideMark/>
          </w:tcPr>
          <w:p w14:paraId="1DF7E8E8" w14:textId="77777777" w:rsidR="005E7777" w:rsidRPr="000B084A" w:rsidRDefault="005E7777" w:rsidP="000B084A">
            <w:pPr>
              <w:pStyle w:val="aiiiTable"/>
            </w:pPr>
            <w:r w:rsidRPr="000B084A">
              <w:t>1</w:t>
            </w:r>
          </w:p>
        </w:tc>
        <w:tc>
          <w:tcPr>
            <w:tcW w:w="1291" w:type="dxa"/>
            <w:tcBorders>
              <w:top w:val="nil"/>
            </w:tcBorders>
            <w:shd w:val="clear" w:color="auto" w:fill="auto"/>
            <w:noWrap/>
            <w:vAlign w:val="center"/>
            <w:hideMark/>
          </w:tcPr>
          <w:p w14:paraId="4AAED4E3" w14:textId="77777777" w:rsidR="005E7777" w:rsidRPr="000B084A" w:rsidRDefault="005E7777" w:rsidP="000B084A">
            <w:pPr>
              <w:pStyle w:val="aiiiTable"/>
            </w:pPr>
            <w:r w:rsidRPr="000B084A">
              <w:t>Ok!</w:t>
            </w:r>
          </w:p>
        </w:tc>
      </w:tr>
      <w:tr w:rsidR="005E7777" w:rsidRPr="000B084A" w14:paraId="3E932823" w14:textId="77777777" w:rsidTr="005E7777">
        <w:trPr>
          <w:trHeight w:val="145"/>
          <w:jc w:val="center"/>
        </w:trPr>
        <w:tc>
          <w:tcPr>
            <w:tcW w:w="2284" w:type="dxa"/>
            <w:tcBorders>
              <w:bottom w:val="single" w:sz="4" w:space="0" w:color="auto"/>
            </w:tcBorders>
            <w:shd w:val="clear" w:color="auto" w:fill="auto"/>
            <w:noWrap/>
            <w:vAlign w:val="bottom"/>
            <w:hideMark/>
          </w:tcPr>
          <w:p w14:paraId="51E9FB5C" w14:textId="77777777" w:rsidR="005E7777" w:rsidRPr="000B084A" w:rsidRDefault="005E7777" w:rsidP="000B084A">
            <w:pPr>
              <w:pStyle w:val="aiiiTable"/>
            </w:pPr>
            <w:r w:rsidRPr="000B084A">
              <w:t>Weight Tower</w:t>
            </w:r>
          </w:p>
        </w:tc>
        <w:tc>
          <w:tcPr>
            <w:tcW w:w="4348" w:type="dxa"/>
            <w:gridSpan w:val="4"/>
            <w:tcBorders>
              <w:bottom w:val="single" w:sz="4" w:space="0" w:color="auto"/>
            </w:tcBorders>
            <w:shd w:val="clear" w:color="auto" w:fill="auto"/>
            <w:noWrap/>
            <w:vAlign w:val="bottom"/>
            <w:hideMark/>
          </w:tcPr>
          <w:p w14:paraId="185CE392" w14:textId="77777777" w:rsidR="005E7777" w:rsidRPr="000B084A" w:rsidRDefault="005E7777" w:rsidP="000B084A">
            <w:pPr>
              <w:pStyle w:val="aiiiTable"/>
            </w:pPr>
            <w:r w:rsidRPr="000B084A">
              <w:t>6049.19 kg</w:t>
            </w:r>
          </w:p>
        </w:tc>
      </w:tr>
    </w:tbl>
    <w:p w14:paraId="2E77A739" w14:textId="77777777" w:rsidR="005E7777" w:rsidRDefault="005E7777" w:rsidP="005E7777">
      <w:pPr>
        <w:pStyle w:val="aiiiTable"/>
      </w:pPr>
      <w:r w:rsidRPr="005E7777">
        <w:t>Source: Data in research, 2020</w:t>
      </w:r>
    </w:p>
    <w:p w14:paraId="3F570DC0" w14:textId="77777777" w:rsidR="00DA2E2F" w:rsidRDefault="00DA2E2F" w:rsidP="005E7777">
      <w:pPr>
        <w:pStyle w:val="aiiiTable"/>
      </w:pPr>
    </w:p>
    <w:p w14:paraId="09B742A4" w14:textId="77777777" w:rsidR="00DA2E2F" w:rsidRDefault="00DA2E2F" w:rsidP="00DA2E2F">
      <w:pPr>
        <w:pStyle w:val="aiiFigure"/>
      </w:pPr>
      <w:r>
        <w:rPr>
          <w:noProof/>
          <w:lang w:val="id-ID" w:eastAsia="id-ID"/>
        </w:rPr>
        <w:drawing>
          <wp:inline distT="0" distB="0" distL="0" distR="0" wp14:anchorId="1337D0ED" wp14:editId="5F56D3DC">
            <wp:extent cx="3857223" cy="1416676"/>
            <wp:effectExtent l="0" t="0" r="10160" b="12700"/>
            <wp:docPr id="2" name="Chart 2">
              <a:extLst xmlns:a="http://schemas.openxmlformats.org/drawingml/2006/main">
                <a:ext uri="{FF2B5EF4-FFF2-40B4-BE49-F238E27FC236}">
                  <a16:creationId xmlns:a16="http://schemas.microsoft.com/office/drawing/2014/main" id="{1D0A943B-9B08-44DD-9BEF-73010D6F0C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684306B" w14:textId="77777777" w:rsidR="005E7777" w:rsidRDefault="00DA2E2F" w:rsidP="00DA2E2F">
      <w:pPr>
        <w:pStyle w:val="aiiFigure"/>
      </w:pPr>
      <w:r w:rsidRPr="00DA2E2F">
        <w:t>Figure 8. Comparative analysis chart</w:t>
      </w:r>
    </w:p>
    <w:p w14:paraId="28426478" w14:textId="77777777" w:rsidR="00743CDD" w:rsidRDefault="00DA2E2F" w:rsidP="004A6CA1">
      <w:pPr>
        <w:pStyle w:val="aiiFigure"/>
      </w:pPr>
      <w:r w:rsidRPr="00DA2E2F">
        <w:t>Source: Data in research, 2020</w:t>
      </w:r>
    </w:p>
    <w:p w14:paraId="16152324" w14:textId="77777777" w:rsidR="004A6CA1" w:rsidRDefault="004A6CA1" w:rsidP="004A6CA1">
      <w:pPr>
        <w:pStyle w:val="aiiFigure"/>
      </w:pPr>
    </w:p>
    <w:p w14:paraId="43F1E3DC" w14:textId="77777777" w:rsidR="008D5E35" w:rsidRDefault="008D5E35" w:rsidP="004A6CA1">
      <w:pPr>
        <w:pStyle w:val="aiiFigure"/>
      </w:pPr>
    </w:p>
    <w:p w14:paraId="31BF4936" w14:textId="77777777" w:rsidR="008D5E35" w:rsidRPr="004A6CA1" w:rsidRDefault="008D5E35" w:rsidP="004A6CA1">
      <w:pPr>
        <w:pStyle w:val="aiiFigure"/>
      </w:pPr>
    </w:p>
    <w:p w14:paraId="126871BD" w14:textId="77777777" w:rsidR="00DA2E2F" w:rsidRPr="00DA2E2F" w:rsidRDefault="00DA2E2F" w:rsidP="00DA2E2F">
      <w:pPr>
        <w:pStyle w:val="aiBodyText"/>
        <w:rPr>
          <w:b/>
        </w:rPr>
      </w:pPr>
      <w:r w:rsidRPr="00DA2E2F">
        <w:rPr>
          <w:b/>
        </w:rPr>
        <w:t>Check the analysis manual</w:t>
      </w:r>
    </w:p>
    <w:p w14:paraId="4BE02053" w14:textId="77777777" w:rsidR="00DA2E2F" w:rsidRPr="00743CDD" w:rsidRDefault="00DA2E2F" w:rsidP="00DA2E2F">
      <w:pPr>
        <w:pStyle w:val="aiBodyText"/>
        <w:rPr>
          <w:b/>
          <w:u w:val="single"/>
        </w:rPr>
      </w:pPr>
      <w:r w:rsidRPr="00743CDD">
        <w:rPr>
          <w:b/>
          <w:u w:val="single"/>
        </w:rPr>
        <w:t>Checking the slenderness of the cross section</w:t>
      </w:r>
    </w:p>
    <w:p w14:paraId="7044E09F" w14:textId="77777777" w:rsidR="00DA2E2F" w:rsidRPr="00DA2E2F" w:rsidRDefault="00DA2E2F" w:rsidP="00DA2E2F">
      <w:pPr>
        <w:pStyle w:val="aiBodyText"/>
      </w:pPr>
      <w:r w:rsidRPr="00DA2E2F">
        <w:t>λ</w:t>
      </w:r>
      <w:proofErr w:type="gramStart"/>
      <w:r w:rsidRPr="00DA2E2F">
        <w:t>=(</w:t>
      </w:r>
      <w:proofErr w:type="spellStart"/>
      <w:proofErr w:type="gramEnd"/>
      <w:r w:rsidRPr="00DA2E2F">
        <w:t>ky</w:t>
      </w:r>
      <w:proofErr w:type="spellEnd"/>
      <w:r w:rsidRPr="00DA2E2F">
        <w:t xml:space="preserve"> .Ly)/</w:t>
      </w:r>
      <w:proofErr w:type="spellStart"/>
      <w:r w:rsidRPr="00DA2E2F">
        <w:t>iy</w:t>
      </w:r>
      <w:proofErr w:type="spellEnd"/>
      <w:r w:rsidRPr="00DA2E2F">
        <w:t>=      λ &lt;  150   (TIA-222-G)</w:t>
      </w:r>
    </w:p>
    <w:p w14:paraId="1D6A371D" w14:textId="77777777" w:rsidR="00DA2E2F" w:rsidRPr="00DA2E2F" w:rsidRDefault="00DA2E2F" w:rsidP="00DA2E2F">
      <w:pPr>
        <w:pStyle w:val="aiBodyText"/>
      </w:pPr>
      <w:r w:rsidRPr="00DA2E2F">
        <w:t xml:space="preserve"> λ </w:t>
      </w:r>
      <w:proofErr w:type="gramStart"/>
      <w:r w:rsidRPr="00DA2E2F">
        <w:t>=(</w:t>
      </w:r>
      <w:proofErr w:type="gramEnd"/>
      <w:r w:rsidRPr="00DA2E2F">
        <w:t>0.8 .1163)/15.2=     61.21  &lt;  150 (ok)</w:t>
      </w:r>
    </w:p>
    <w:p w14:paraId="0ED1170D" w14:textId="77777777" w:rsidR="00DA2E2F" w:rsidRPr="00743CDD" w:rsidRDefault="00DA2E2F" w:rsidP="00DA2E2F">
      <w:pPr>
        <w:pStyle w:val="aiBodyText"/>
        <w:rPr>
          <w:b/>
          <w:u w:val="single"/>
        </w:rPr>
      </w:pPr>
      <w:r w:rsidRPr="00743CDD">
        <w:rPr>
          <w:b/>
          <w:u w:val="single"/>
        </w:rPr>
        <w:t>Check the ratio to compression</w:t>
      </w:r>
    </w:p>
    <w:p w14:paraId="066DF417" w14:textId="77777777" w:rsidR="00DA2E2F" w:rsidRPr="00DA2E2F" w:rsidRDefault="00DA2E2F" w:rsidP="00DA2E2F">
      <w:pPr>
        <w:pStyle w:val="aiBodyText"/>
      </w:pPr>
      <w:bookmarkStart w:id="1" w:name="_Hlk16454862"/>
      <w:r w:rsidRPr="00DA2E2F">
        <w:t>Bending critical stress</w:t>
      </w:r>
    </w:p>
    <w:p w14:paraId="4339C9D5" w14:textId="77777777" w:rsidR="00DA2E2F" w:rsidRPr="00DA2E2F" w:rsidRDefault="00DA2E2F" w:rsidP="00DA2E2F">
      <w:pPr>
        <w:pStyle w:val="aiBodyText"/>
      </w:pPr>
      <w:r w:rsidRPr="00DA2E2F">
        <w:t>Terms 1, where:</w:t>
      </w:r>
    </w:p>
    <w:p w14:paraId="1B00C20E" w14:textId="77777777" w:rsidR="00DA2E2F" w:rsidRPr="00DA2E2F" w:rsidRDefault="00DA2E2F" w:rsidP="00DA2E2F">
      <w:pPr>
        <w:pStyle w:val="aiBodyText"/>
      </w:pPr>
      <m:oMathPara>
        <m:oMathParaPr>
          <m:jc m:val="left"/>
        </m:oMathParaPr>
        <m:oMath>
          <m:r>
            <w:rPr>
              <w:rFonts w:ascii="Cambria Math" w:hAnsi="Cambria Math"/>
            </w:rPr>
            <m:t>λ</m:t>
          </m:r>
          <m:r>
            <m:rPr>
              <m:sty m:val="p"/>
            </m:rPr>
            <w:rPr>
              <w:rFonts w:ascii="Cambria Math" w:hAnsi="Cambria Math"/>
            </w:rPr>
            <m:t xml:space="preserve">  ≤  4.71</m:t>
          </m:r>
          <m:rad>
            <m:radPr>
              <m:degHide m:val="1"/>
              <m:ctrlPr>
                <w:rPr>
                  <w:rFonts w:ascii="Cambria Math" w:hAnsi="Cambria Math"/>
                </w:rPr>
              </m:ctrlPr>
            </m:radPr>
            <m:deg/>
            <m:e>
              <m:f>
                <m:fPr>
                  <m:ctrlPr>
                    <w:rPr>
                      <w:rFonts w:ascii="Cambria Math" w:hAnsi="Cambria Math"/>
                    </w:rPr>
                  </m:ctrlPr>
                </m:fPr>
                <m:num>
                  <m:r>
                    <w:rPr>
                      <w:rFonts w:ascii="Cambria Math" w:hAnsi="Cambria Math"/>
                    </w:rPr>
                    <m:t>E</m:t>
                  </m:r>
                </m:num>
                <m:den>
                  <m:r>
                    <w:rPr>
                      <w:rFonts w:ascii="Cambria Math" w:hAnsi="Cambria Math"/>
                    </w:rPr>
                    <m:t>fy</m:t>
                  </m:r>
                </m:den>
              </m:f>
            </m:e>
          </m:rad>
          <m:r>
            <m:rPr>
              <m:sty m:val="p"/>
            </m:rPr>
            <w:rPr>
              <w:rFonts w:ascii="Cambria Math" w:hAnsi="Cambria Math"/>
            </w:rPr>
            <m:t xml:space="preserve">     </m:t>
          </m:r>
          <m:r>
            <w:rPr>
              <w:rFonts w:ascii="Cambria Math" w:hAnsi="Cambria Math"/>
            </w:rPr>
            <m:t>or</m:t>
          </m:r>
          <m:r>
            <m:rPr>
              <m:sty m:val="p"/>
            </m:rPr>
            <w:rPr>
              <w:rFonts w:ascii="Cambria Math" w:hAnsi="Cambria Math"/>
            </w:rPr>
            <m:t xml:space="preserve">     </m:t>
          </m:r>
          <m:f>
            <m:fPr>
              <m:ctrlPr>
                <w:rPr>
                  <w:rFonts w:ascii="Cambria Math" w:hAnsi="Cambria Math"/>
                </w:rPr>
              </m:ctrlPr>
            </m:fPr>
            <m:num>
              <m:r>
                <w:rPr>
                  <w:rFonts w:ascii="Cambria Math" w:hAnsi="Cambria Math"/>
                </w:rPr>
                <m:t>fy</m:t>
              </m:r>
            </m:num>
            <m:den>
              <m:r>
                <w:rPr>
                  <w:rFonts w:ascii="Cambria Math" w:hAnsi="Cambria Math"/>
                </w:rPr>
                <m:t>Fe</m:t>
              </m:r>
            </m:den>
          </m:f>
          <m:r>
            <m:rPr>
              <m:sty m:val="p"/>
            </m:rPr>
            <w:rPr>
              <w:rFonts w:ascii="Cambria Math" w:hAnsi="Cambria Math"/>
            </w:rPr>
            <m:t xml:space="preserve">  ≤  2.25        </m:t>
          </m:r>
        </m:oMath>
      </m:oMathPara>
    </w:p>
    <w:p w14:paraId="0721461E" w14:textId="77777777" w:rsidR="00DA2E2F" w:rsidRPr="00DA2E2F" w:rsidRDefault="00DA2E2F" w:rsidP="00DA2E2F">
      <w:pPr>
        <w:pStyle w:val="aiBodyText"/>
      </w:pPr>
      <m:oMathPara>
        <m:oMathParaPr>
          <m:jc m:val="left"/>
        </m:oMathParaPr>
        <m:oMath>
          <m:r>
            <m:rPr>
              <m:sty m:val="p"/>
            </m:rPr>
            <w:rPr>
              <w:rFonts w:ascii="Cambria Math" w:hAnsi="Cambria Math"/>
            </w:rPr>
            <w:lastRenderedPageBreak/>
            <m:t xml:space="preserve">bending elastic:   </m:t>
          </m:r>
          <m:r>
            <w:rPr>
              <w:rFonts w:ascii="Cambria Math" w:hAnsi="Cambria Math"/>
            </w:rPr>
            <m:t>Fcr</m:t>
          </m:r>
          <m:r>
            <m:rPr>
              <m:sty m:val="p"/>
            </m:rPr>
            <w:rPr>
              <w:rFonts w:ascii="Cambria Math" w:hAnsi="Cambria Math"/>
            </w:rPr>
            <m:t>=(</m:t>
          </m:r>
          <m:sSup>
            <m:sSupPr>
              <m:ctrlPr>
                <w:rPr>
                  <w:rFonts w:ascii="Cambria Math" w:hAnsi="Cambria Math"/>
                </w:rPr>
              </m:ctrlPr>
            </m:sSupPr>
            <m:e>
              <m:r>
                <m:rPr>
                  <m:sty m:val="p"/>
                </m:rPr>
                <w:rPr>
                  <w:rFonts w:ascii="Cambria Math" w:hAnsi="Cambria Math"/>
                </w:rPr>
                <m:t>0.658</m:t>
              </m:r>
            </m:e>
            <m:sup>
              <m:f>
                <m:fPr>
                  <m:ctrlPr>
                    <w:rPr>
                      <w:rFonts w:ascii="Cambria Math" w:hAnsi="Cambria Math"/>
                    </w:rPr>
                  </m:ctrlPr>
                </m:fPr>
                <m:num>
                  <m:r>
                    <w:rPr>
                      <w:rFonts w:ascii="Cambria Math" w:hAnsi="Cambria Math"/>
                    </w:rPr>
                    <m:t>fy</m:t>
                  </m:r>
                </m:num>
                <m:den>
                  <m:r>
                    <w:rPr>
                      <w:rFonts w:ascii="Cambria Math" w:hAnsi="Cambria Math"/>
                    </w:rPr>
                    <m:t>Fe</m:t>
                  </m:r>
                </m:den>
              </m:f>
            </m:sup>
          </m:sSup>
          <m:r>
            <m:rPr>
              <m:sty m:val="p"/>
            </m:rPr>
            <w:rPr>
              <w:rFonts w:ascii="Cambria Math" w:hAnsi="Cambria Math"/>
            </w:rPr>
            <m:t>)</m:t>
          </m:r>
          <m:r>
            <w:rPr>
              <w:rFonts w:ascii="Cambria Math" w:hAnsi="Cambria Math"/>
            </w:rPr>
            <m:t>fy</m:t>
          </m:r>
        </m:oMath>
      </m:oMathPara>
    </w:p>
    <w:p w14:paraId="228B94C3" w14:textId="77777777" w:rsidR="00DA2E2F" w:rsidRPr="00DA2E2F" w:rsidRDefault="00DA2E2F" w:rsidP="00DA2E2F">
      <w:pPr>
        <w:pStyle w:val="aiBodyText"/>
      </w:pPr>
      <w:r w:rsidRPr="00DA2E2F">
        <w:t>Terms 2, where:</w:t>
      </w:r>
    </w:p>
    <w:p w14:paraId="5FD6C897" w14:textId="77777777" w:rsidR="00DA2E2F" w:rsidRPr="00DA2E2F" w:rsidRDefault="00DA2E2F" w:rsidP="00DA2E2F">
      <w:pPr>
        <w:pStyle w:val="aiBodyText"/>
      </w:pPr>
      <m:oMathPara>
        <m:oMathParaPr>
          <m:jc m:val="left"/>
        </m:oMathParaPr>
        <m:oMath>
          <m:r>
            <w:rPr>
              <w:rFonts w:ascii="Cambria Math" w:hAnsi="Cambria Math"/>
            </w:rPr>
            <m:t>λ</m:t>
          </m:r>
          <m:r>
            <m:rPr>
              <m:sty m:val="p"/>
            </m:rPr>
            <w:rPr>
              <w:rFonts w:ascii="Cambria Math" w:hAnsi="Cambria Math"/>
            </w:rPr>
            <m:t xml:space="preserve"> &gt;  4.71</m:t>
          </m:r>
          <m:rad>
            <m:radPr>
              <m:degHide m:val="1"/>
              <m:ctrlPr>
                <w:rPr>
                  <w:rFonts w:ascii="Cambria Math" w:hAnsi="Cambria Math"/>
                </w:rPr>
              </m:ctrlPr>
            </m:radPr>
            <m:deg/>
            <m:e>
              <m:f>
                <m:fPr>
                  <m:ctrlPr>
                    <w:rPr>
                      <w:rFonts w:ascii="Cambria Math" w:hAnsi="Cambria Math"/>
                    </w:rPr>
                  </m:ctrlPr>
                </m:fPr>
                <m:num>
                  <m:r>
                    <w:rPr>
                      <w:rFonts w:ascii="Cambria Math" w:hAnsi="Cambria Math"/>
                    </w:rPr>
                    <m:t>E</m:t>
                  </m:r>
                </m:num>
                <m:den>
                  <m:r>
                    <w:rPr>
                      <w:rFonts w:ascii="Cambria Math" w:hAnsi="Cambria Math"/>
                    </w:rPr>
                    <m:t>fy</m:t>
                  </m:r>
                </m:den>
              </m:f>
            </m:e>
          </m:rad>
          <m:r>
            <m:rPr>
              <m:sty m:val="p"/>
            </m:rPr>
            <w:rPr>
              <w:rFonts w:ascii="Cambria Math" w:hAnsi="Cambria Math"/>
            </w:rPr>
            <m:t xml:space="preserve">     </m:t>
          </m:r>
          <m:r>
            <w:rPr>
              <w:rFonts w:ascii="Cambria Math" w:hAnsi="Cambria Math"/>
            </w:rPr>
            <m:t>or</m:t>
          </m:r>
          <m:r>
            <m:rPr>
              <m:sty m:val="p"/>
            </m:rPr>
            <w:rPr>
              <w:rFonts w:ascii="Cambria Math" w:hAnsi="Cambria Math"/>
            </w:rPr>
            <m:t xml:space="preserve">     </m:t>
          </m:r>
          <m:f>
            <m:fPr>
              <m:ctrlPr>
                <w:rPr>
                  <w:rFonts w:ascii="Cambria Math" w:hAnsi="Cambria Math"/>
                </w:rPr>
              </m:ctrlPr>
            </m:fPr>
            <m:num>
              <m:r>
                <w:rPr>
                  <w:rFonts w:ascii="Cambria Math" w:hAnsi="Cambria Math"/>
                </w:rPr>
                <m:t>fy</m:t>
              </m:r>
            </m:num>
            <m:den>
              <m:r>
                <w:rPr>
                  <w:rFonts w:ascii="Cambria Math" w:hAnsi="Cambria Math"/>
                </w:rPr>
                <m:t>Fe</m:t>
              </m:r>
            </m:den>
          </m:f>
          <m:r>
            <m:rPr>
              <m:sty m:val="p"/>
            </m:rPr>
            <w:rPr>
              <w:rFonts w:ascii="Cambria Math" w:hAnsi="Cambria Math"/>
            </w:rPr>
            <m:t xml:space="preserve"> &gt;  2.25        </m:t>
          </m:r>
        </m:oMath>
      </m:oMathPara>
    </w:p>
    <w:p w14:paraId="4DDA3B32" w14:textId="77777777" w:rsidR="00DA2E2F" w:rsidRPr="00DA2E2F" w:rsidRDefault="00DA2E2F" w:rsidP="00DA2E2F">
      <w:pPr>
        <w:pStyle w:val="aiBodyText"/>
      </w:pPr>
      <m:oMathPara>
        <m:oMathParaPr>
          <m:jc m:val="left"/>
        </m:oMathParaPr>
        <m:oMath>
          <m:r>
            <m:rPr>
              <m:sty m:val="p"/>
            </m:rPr>
            <w:rPr>
              <w:rFonts w:ascii="Cambria Math" w:hAnsi="Cambria Math"/>
            </w:rPr>
            <m:t xml:space="preserve">bending inelastic :   </m:t>
          </m:r>
          <m:r>
            <w:rPr>
              <w:rFonts w:ascii="Cambria Math" w:hAnsi="Cambria Math"/>
            </w:rPr>
            <m:t>Fcr</m:t>
          </m:r>
          <m:r>
            <m:rPr>
              <m:sty m:val="p"/>
            </m:rPr>
            <w:rPr>
              <w:rFonts w:ascii="Cambria Math" w:hAnsi="Cambria Math"/>
            </w:rPr>
            <m:t>=0.877.</m:t>
          </m:r>
          <m:r>
            <w:rPr>
              <w:rFonts w:ascii="Cambria Math" w:hAnsi="Cambria Math"/>
            </w:rPr>
            <m:t>fe</m:t>
          </m:r>
        </m:oMath>
      </m:oMathPara>
    </w:p>
    <w:bookmarkEnd w:id="1"/>
    <w:p w14:paraId="481DCE0C" w14:textId="77777777" w:rsidR="00DA2E2F" w:rsidRPr="00DA2E2F" w:rsidRDefault="00DA2E2F" w:rsidP="00DA2E2F">
      <w:pPr>
        <w:pStyle w:val="aiBodyText"/>
      </w:pPr>
      <w:r w:rsidRPr="00DA2E2F">
        <w:t>Then,</w:t>
      </w:r>
    </w:p>
    <w:p w14:paraId="3A7676E1" w14:textId="77777777" w:rsidR="00DA2E2F" w:rsidRPr="00DA2E2F" w:rsidRDefault="00DA2E2F" w:rsidP="00DA2E2F">
      <w:pPr>
        <w:pStyle w:val="aiBodyText"/>
      </w:pPr>
      <m:oMathPara>
        <m:oMath>
          <m:r>
            <m:rPr>
              <m:sty m:val="p"/>
            </m:rPr>
            <w:rPr>
              <w:rFonts w:ascii="Cambria Math" w:hAnsi="Cambria Math"/>
            </w:rPr>
            <m:t>4.71</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200000</m:t>
                  </m:r>
                </m:num>
                <m:den>
                  <m:r>
                    <m:rPr>
                      <m:sty m:val="p"/>
                    </m:rPr>
                    <w:rPr>
                      <w:rFonts w:ascii="Cambria Math" w:hAnsi="Cambria Math"/>
                    </w:rPr>
                    <m:t>245</m:t>
                  </m:r>
                </m:den>
              </m:f>
            </m:e>
          </m:rad>
          <m:r>
            <m:rPr>
              <m:sty m:val="p"/>
            </m:rPr>
            <w:rPr>
              <w:rFonts w:ascii="Cambria Math" w:hAnsi="Cambria Math"/>
            </w:rPr>
            <m:t xml:space="preserve">  =   134.57     So, 61.21 ≤ 134.57 including bending elastic</m:t>
          </m:r>
        </m:oMath>
      </m:oMathPara>
    </w:p>
    <w:p w14:paraId="6DBB6B61" w14:textId="77777777" w:rsidR="00DA2E2F" w:rsidRDefault="00DA2E2F" w:rsidP="00DA2E2F">
      <w:pPr>
        <w:pStyle w:val="aiBodyText"/>
        <w:rPr>
          <w:b/>
        </w:rPr>
      </w:pPr>
    </w:p>
    <w:p w14:paraId="4A1359AE" w14:textId="77777777" w:rsidR="00DA2E2F" w:rsidRPr="00DA2E2F" w:rsidRDefault="00DA2E2F" w:rsidP="00DA2E2F">
      <w:pPr>
        <w:pStyle w:val="aiBodyText"/>
        <w:rPr>
          <w:b/>
          <w:u w:val="single"/>
        </w:rPr>
      </w:pPr>
      <w:r w:rsidRPr="00DA2E2F">
        <w:rPr>
          <w:b/>
          <w:u w:val="single"/>
        </w:rPr>
        <w:t xml:space="preserve">Determine the value of </w:t>
      </w:r>
      <w:proofErr w:type="spellStart"/>
      <w:r w:rsidRPr="00DA2E2F">
        <w:rPr>
          <w:b/>
          <w:u w:val="single"/>
        </w:rPr>
        <w:t>Fcr</w:t>
      </w:r>
      <w:proofErr w:type="spellEnd"/>
    </w:p>
    <w:p w14:paraId="63644259" w14:textId="77777777" w:rsidR="00DA2E2F" w:rsidRPr="00DA2E2F" w:rsidRDefault="00DA2E2F" w:rsidP="00DA2E2F">
      <w:pPr>
        <w:pStyle w:val="aiBodyText"/>
      </w:pPr>
      <w:r w:rsidRPr="00DA2E2F">
        <w:t xml:space="preserve">Based on the results of the above calculations, the formula for finding the value                      </w:t>
      </w:r>
    </w:p>
    <w:p w14:paraId="18523DE1" w14:textId="77777777" w:rsidR="00DA2E2F" w:rsidRPr="006F77D7" w:rsidRDefault="00DA2E2F" w:rsidP="00DA2E2F">
      <w:pPr>
        <w:pStyle w:val="aiBodyText"/>
      </w:pPr>
      <w:r w:rsidRPr="00DA2E2F">
        <w:t xml:space="preserve"> </w:t>
      </w:r>
      <m:oMath>
        <m:r>
          <w:rPr>
            <w:rFonts w:ascii="Cambria Math" w:hAnsi="Cambria Math"/>
          </w:rPr>
          <m:t>Fcr</m:t>
        </m:r>
        <m:r>
          <m:rPr>
            <m:sty m:val="p"/>
          </m:rPr>
          <w:rPr>
            <w:rFonts w:ascii="Cambria Math" w:hAnsi="Cambria Math"/>
          </w:rPr>
          <m:t>=(</m:t>
        </m:r>
        <m:sSup>
          <m:sSupPr>
            <m:ctrlPr>
              <w:rPr>
                <w:rFonts w:ascii="Cambria Math" w:hAnsi="Cambria Math"/>
              </w:rPr>
            </m:ctrlPr>
          </m:sSupPr>
          <m:e>
            <m:r>
              <m:rPr>
                <m:sty m:val="p"/>
              </m:rPr>
              <w:rPr>
                <w:rFonts w:ascii="Cambria Math" w:hAnsi="Cambria Math"/>
              </w:rPr>
              <m:t>0.658</m:t>
            </m:r>
          </m:e>
          <m:sup>
            <m:f>
              <m:fPr>
                <m:ctrlPr>
                  <w:rPr>
                    <w:rFonts w:ascii="Cambria Math" w:hAnsi="Cambria Math"/>
                  </w:rPr>
                </m:ctrlPr>
              </m:fPr>
              <m:num>
                <m:r>
                  <w:rPr>
                    <w:rFonts w:ascii="Cambria Math" w:hAnsi="Cambria Math"/>
                  </w:rPr>
                  <m:t>fy</m:t>
                </m:r>
              </m:num>
              <m:den>
                <m:r>
                  <w:rPr>
                    <w:rFonts w:ascii="Cambria Math" w:hAnsi="Cambria Math"/>
                  </w:rPr>
                  <m:t>Fe</m:t>
                </m:r>
              </m:den>
            </m:f>
          </m:sup>
        </m:sSup>
        <m:r>
          <m:rPr>
            <m:sty m:val="p"/>
          </m:rPr>
          <w:rPr>
            <w:rFonts w:ascii="Cambria Math" w:hAnsi="Cambria Math"/>
          </w:rPr>
          <m:t>)</m:t>
        </m:r>
        <m:r>
          <w:rPr>
            <w:rFonts w:ascii="Cambria Math" w:hAnsi="Cambria Math"/>
          </w:rPr>
          <m:t>fy</m:t>
        </m:r>
      </m:oMath>
    </w:p>
    <w:p w14:paraId="261CA9A5" w14:textId="77777777" w:rsidR="00DA2E2F" w:rsidRPr="006F77D7" w:rsidRDefault="00DA2E2F" w:rsidP="00DA2E2F">
      <w:pPr>
        <w:pStyle w:val="aiBodyText"/>
      </w:pPr>
      <m:oMathPara>
        <m:oMathParaPr>
          <m:jc m:val="left"/>
        </m:oMathParaPr>
        <m:oMath>
          <m:r>
            <w:rPr>
              <w:rFonts w:ascii="Cambria Math" w:hAnsi="Cambria Math"/>
            </w:rPr>
            <m:t>Fe=</m:t>
          </m:r>
          <m:f>
            <m:fPr>
              <m:ctrlPr>
                <w:rPr>
                  <w:rFonts w:ascii="Cambria Math" w:hAnsi="Cambria Math"/>
                  <w:i/>
                </w:rPr>
              </m:ctrlPr>
            </m:fPr>
            <m:num>
              <m:sSup>
                <m:sSupPr>
                  <m:ctrlPr>
                    <w:rPr>
                      <w:rFonts w:ascii="Cambria Math" w:hAnsi="Cambria Math"/>
                      <w:i/>
                    </w:rPr>
                  </m:ctrlPr>
                </m:sSupPr>
                <m:e>
                  <m:r>
                    <w:rPr>
                      <w:rFonts w:ascii="Cambria Math" w:hAnsi="Cambria Math"/>
                    </w:rPr>
                    <m:t>π</m:t>
                  </m:r>
                </m:e>
                <m:sup>
                  <m:r>
                    <w:rPr>
                      <w:rFonts w:ascii="Cambria Math" w:hAnsi="Cambria Math"/>
                    </w:rPr>
                    <m:t>2</m:t>
                  </m:r>
                </m:sup>
              </m:sSup>
              <m:r>
                <w:rPr>
                  <w:rFonts w:ascii="Cambria Math" w:hAnsi="Cambria Math"/>
                </w:rPr>
                <m:t xml:space="preserve"> . 200000</m:t>
              </m:r>
            </m:num>
            <m:den>
              <m:sSup>
                <m:sSupPr>
                  <m:ctrlPr>
                    <w:rPr>
                      <w:rFonts w:ascii="Cambria Math" w:hAnsi="Cambria Math"/>
                      <w:i/>
                    </w:rPr>
                  </m:ctrlPr>
                </m:sSupPr>
                <m:e>
                  <m:r>
                    <w:rPr>
                      <w:rFonts w:ascii="Cambria Math" w:hAnsi="Cambria Math"/>
                    </w:rPr>
                    <m:t>61.21</m:t>
                  </m:r>
                </m:e>
                <m:sup>
                  <m:r>
                    <w:rPr>
                      <w:rFonts w:ascii="Cambria Math" w:hAnsi="Cambria Math"/>
                    </w:rPr>
                    <m:t>2</m:t>
                  </m:r>
                </m:sup>
              </m:sSup>
            </m:den>
          </m:f>
          <m:r>
            <w:rPr>
              <w:rFonts w:ascii="Cambria Math" w:hAnsi="Cambria Math"/>
            </w:rPr>
            <m:t>=526.30</m:t>
          </m:r>
        </m:oMath>
      </m:oMathPara>
    </w:p>
    <w:p w14:paraId="34A4EEAB" w14:textId="77777777" w:rsidR="00DA2E2F" w:rsidRPr="006F77D7" w:rsidRDefault="00DA2E2F" w:rsidP="00DA2E2F">
      <w:pPr>
        <w:pStyle w:val="aiBodyText"/>
      </w:pPr>
      <m:oMathPara>
        <m:oMathParaPr>
          <m:jc m:val="left"/>
        </m:oMathParaPr>
        <m:oMath>
          <m:r>
            <w:rPr>
              <w:rFonts w:ascii="Cambria Math" w:hAnsi="Cambria Math"/>
            </w:rPr>
            <m:t>Fcr=</m:t>
          </m:r>
          <m:d>
            <m:dPr>
              <m:ctrlPr>
                <w:rPr>
                  <w:rFonts w:ascii="Cambria Math" w:hAnsi="Cambria Math"/>
                  <w:i/>
                </w:rPr>
              </m:ctrlPr>
            </m:dPr>
            <m:e>
              <m:sSup>
                <m:sSupPr>
                  <m:ctrlPr>
                    <w:rPr>
                      <w:rFonts w:ascii="Cambria Math" w:hAnsi="Cambria Math"/>
                      <w:i/>
                    </w:rPr>
                  </m:ctrlPr>
                </m:sSupPr>
                <m:e>
                  <m:r>
                    <w:rPr>
                      <w:rFonts w:ascii="Cambria Math" w:hAnsi="Cambria Math"/>
                    </w:rPr>
                    <m:t>0.658</m:t>
                  </m:r>
                </m:e>
                <m:sup>
                  <m:f>
                    <m:fPr>
                      <m:ctrlPr>
                        <w:rPr>
                          <w:rFonts w:ascii="Cambria Math" w:hAnsi="Cambria Math"/>
                          <w:i/>
                        </w:rPr>
                      </m:ctrlPr>
                    </m:fPr>
                    <m:num>
                      <m:r>
                        <w:rPr>
                          <w:rFonts w:ascii="Cambria Math" w:hAnsi="Cambria Math"/>
                        </w:rPr>
                        <m:t>245</m:t>
                      </m:r>
                    </m:num>
                    <m:den>
                      <m:r>
                        <w:rPr>
                          <w:rFonts w:ascii="Cambria Math" w:hAnsi="Cambria Math"/>
                        </w:rPr>
                        <m:t>427.89</m:t>
                      </m:r>
                    </m:den>
                  </m:f>
                </m:sup>
              </m:sSup>
            </m:e>
          </m:d>
          <m:r>
            <w:rPr>
              <w:rFonts w:ascii="Cambria Math" w:hAnsi="Cambria Math"/>
            </w:rPr>
            <m:t>245=  201,63</m:t>
          </m:r>
        </m:oMath>
      </m:oMathPara>
    </w:p>
    <w:p w14:paraId="3664D3CA" w14:textId="77777777" w:rsidR="00DA2E2F" w:rsidRDefault="00DA2E2F" w:rsidP="00DA2E2F">
      <w:pPr>
        <w:pStyle w:val="aiBodyText"/>
        <w:rPr>
          <w:b/>
          <w:u w:val="single"/>
        </w:rPr>
      </w:pPr>
      <w:r w:rsidRPr="008E508E">
        <w:rPr>
          <w:b/>
          <w:u w:val="single"/>
        </w:rPr>
        <w:t>Determine the nominal compressive strength of the cross section</w:t>
      </w:r>
    </w:p>
    <w:p w14:paraId="551DB2AA" w14:textId="77777777" w:rsidR="00DA2E2F" w:rsidRPr="006F77D7" w:rsidRDefault="00DA2E2F" w:rsidP="00DA2E2F">
      <w:pPr>
        <w:pStyle w:val="aiBodyText"/>
      </w:pPr>
      <m:oMathPara>
        <m:oMathParaPr>
          <m:jc m:val="left"/>
        </m:oMathParaPr>
        <m:oMath>
          <m:r>
            <w:rPr>
              <w:rFonts w:ascii="Cambria Math" w:hAnsi="Cambria Math"/>
            </w:rPr>
            <m:t>Pn =  Fcr . Ag</m:t>
          </m:r>
        </m:oMath>
      </m:oMathPara>
    </w:p>
    <w:p w14:paraId="6F5C0C21" w14:textId="77777777" w:rsidR="00DA2E2F" w:rsidRPr="006F77D7" w:rsidRDefault="00DA2E2F" w:rsidP="00DA2E2F">
      <w:pPr>
        <w:pStyle w:val="aiBodyText"/>
      </w:pPr>
      <m:oMathPara>
        <m:oMathParaPr>
          <m:jc m:val="left"/>
        </m:oMathParaPr>
        <m:oMath>
          <m:r>
            <w:rPr>
              <w:rFonts w:ascii="Cambria Math" w:hAnsi="Cambria Math"/>
            </w:rPr>
            <m:t xml:space="preserve">        =  201.63 . 480.2</m:t>
          </m:r>
        </m:oMath>
      </m:oMathPara>
    </w:p>
    <w:p w14:paraId="394A4F2A" w14:textId="77777777" w:rsidR="00DA2E2F" w:rsidRPr="006F77D7" w:rsidRDefault="00DA2E2F" w:rsidP="00DA2E2F">
      <w:pPr>
        <w:pStyle w:val="aiBodyText"/>
      </w:pPr>
      <m:oMathPara>
        <m:oMathParaPr>
          <m:jc m:val="left"/>
        </m:oMathParaPr>
        <m:oMath>
          <m:r>
            <w:rPr>
              <w:rFonts w:ascii="Cambria Math" w:hAnsi="Cambria Math"/>
            </w:rPr>
            <m:t xml:space="preserve">        =  96821,23 N=  96.82 KN</m:t>
          </m:r>
        </m:oMath>
      </m:oMathPara>
    </w:p>
    <w:p w14:paraId="72CBDDCA" w14:textId="77777777" w:rsidR="00DA2E2F" w:rsidRPr="006F77D7" w:rsidRDefault="00DA2E2F" w:rsidP="00DA2E2F">
      <w:pPr>
        <w:pStyle w:val="aiBodyText"/>
      </w:pPr>
      <m:oMathPara>
        <m:oMathParaPr>
          <m:jc m:val="left"/>
        </m:oMathParaPr>
        <m:oMath>
          <m:r>
            <w:rPr>
              <w:rFonts w:ascii="Cambria Math" w:hAnsi="Cambria Math"/>
            </w:rPr>
            <m:t>∅.Pn =  0.85 . 96.82=82.30 KN</m:t>
          </m:r>
        </m:oMath>
      </m:oMathPara>
    </w:p>
    <w:p w14:paraId="12087EEE" w14:textId="77777777" w:rsidR="00DA2E2F" w:rsidRDefault="00DA2E2F" w:rsidP="00DA2E2F">
      <w:pPr>
        <w:pStyle w:val="aiBodyText"/>
        <w:rPr>
          <w:b/>
          <w:u w:val="single"/>
        </w:rPr>
      </w:pPr>
      <w:r w:rsidRPr="008E508E">
        <w:rPr>
          <w:b/>
          <w:u w:val="single"/>
        </w:rPr>
        <w:t>Terms of press ratio</w:t>
      </w:r>
    </w:p>
    <w:p w14:paraId="6AFA1D57" w14:textId="77777777" w:rsidR="00DA2E2F" w:rsidRPr="006F77D7" w:rsidRDefault="00DA2E2F" w:rsidP="00DA2E2F">
      <w:pPr>
        <w:pStyle w:val="aiBodyText"/>
      </w:pPr>
      <w:r w:rsidRPr="008E508E">
        <w:t>terms</w:t>
      </w:r>
      <w:r w:rsidRPr="006F77D7">
        <w:t xml:space="preserve"> 1,</w:t>
      </w:r>
      <w:r w:rsidRPr="006F77D7">
        <w:tab/>
      </w:r>
      <m:oMath>
        <m:r>
          <w:rPr>
            <w:rFonts w:ascii="Cambria Math" w:hAnsi="Cambria Math"/>
          </w:rPr>
          <m:t>∅.Pn ≥   Pu</m:t>
        </m:r>
      </m:oMath>
    </w:p>
    <w:p w14:paraId="18448B3E" w14:textId="77777777" w:rsidR="00DA2E2F" w:rsidRPr="006F77D7" w:rsidRDefault="00DA2E2F" w:rsidP="00DA2E2F">
      <w:pPr>
        <w:pStyle w:val="aiBodyText"/>
      </w:pPr>
      <w:r w:rsidRPr="006F77D7">
        <w:tab/>
      </w:r>
      <w:r w:rsidRPr="006F77D7">
        <w:tab/>
      </w:r>
      <m:oMath>
        <m:r>
          <w:rPr>
            <w:rFonts w:ascii="Cambria Math" w:hAnsi="Cambria Math"/>
          </w:rPr>
          <m:t>82.30≥   19</m:t>
        </m:r>
      </m:oMath>
      <w:r w:rsidRPr="006F77D7">
        <w:t xml:space="preserve">    OK!</w:t>
      </w:r>
    </w:p>
    <w:p w14:paraId="189E8E16" w14:textId="77777777" w:rsidR="00DA2E2F" w:rsidRPr="006F77D7" w:rsidRDefault="00DA2E2F" w:rsidP="00DA2E2F">
      <w:pPr>
        <w:pStyle w:val="aiBodyText"/>
      </w:pPr>
      <w:r w:rsidRPr="008E508E">
        <w:t>terms</w:t>
      </w:r>
      <w:r w:rsidRPr="006F77D7">
        <w:t xml:space="preserve"> 2,</w:t>
      </w:r>
      <w:r w:rsidRPr="006F77D7">
        <w:tab/>
      </w:r>
      <m:oMath>
        <m:f>
          <m:fPr>
            <m:ctrlPr>
              <w:rPr>
                <w:rFonts w:ascii="Cambria Math" w:hAnsi="Cambria Math"/>
                <w:i/>
              </w:rPr>
            </m:ctrlPr>
          </m:fPr>
          <m:num>
            <m:r>
              <w:rPr>
                <w:rFonts w:ascii="Cambria Math" w:hAnsi="Cambria Math"/>
              </w:rPr>
              <m:t xml:space="preserve">Pu  </m:t>
            </m:r>
          </m:num>
          <m:den>
            <m:r>
              <w:rPr>
                <w:rFonts w:ascii="Cambria Math" w:hAnsi="Cambria Math"/>
              </w:rPr>
              <m:t>Pn</m:t>
            </m:r>
          </m:den>
        </m:f>
        <m:r>
          <w:rPr>
            <w:rFonts w:ascii="Cambria Math" w:hAnsi="Cambria Math"/>
          </w:rPr>
          <m:t xml:space="preserve">   ≤   1</m:t>
        </m:r>
      </m:oMath>
    </w:p>
    <w:p w14:paraId="15BD9D30" w14:textId="77777777" w:rsidR="00DA2E2F" w:rsidRPr="006F77D7" w:rsidRDefault="00DA2E2F" w:rsidP="00DA2E2F">
      <w:pPr>
        <w:pStyle w:val="aiBodyText"/>
      </w:pPr>
      <w:r w:rsidRPr="006F77D7">
        <w:tab/>
      </w:r>
      <w:r w:rsidRPr="006F77D7">
        <w:tab/>
      </w:r>
      <m:oMath>
        <m:r>
          <w:rPr>
            <w:rFonts w:ascii="Cambria Math" w:hAnsi="Cambria Math"/>
          </w:rPr>
          <m:t>0.20 ≤   1</m:t>
        </m:r>
      </m:oMath>
      <w:r w:rsidRPr="006F77D7">
        <w:t xml:space="preserve"> </w:t>
      </w:r>
      <w:r w:rsidRPr="006F77D7">
        <w:tab/>
        <w:t>OK!</w:t>
      </w:r>
    </w:p>
    <w:p w14:paraId="264400F2" w14:textId="77777777" w:rsidR="00DA2E2F" w:rsidRDefault="00DA2E2F" w:rsidP="00DA2E2F">
      <w:pPr>
        <w:pStyle w:val="aiBodyText"/>
        <w:rPr>
          <w:b/>
          <w:u w:val="single"/>
        </w:rPr>
      </w:pPr>
      <w:r w:rsidRPr="008E508E">
        <w:rPr>
          <w:b/>
          <w:u w:val="single"/>
        </w:rPr>
        <w:t>Check rod for pull</w:t>
      </w:r>
    </w:p>
    <w:p w14:paraId="19E51AD5" w14:textId="77777777" w:rsidR="00DA2E2F" w:rsidRPr="006F77D7" w:rsidRDefault="00DA2E2F" w:rsidP="00DA2E2F">
      <w:pPr>
        <w:pStyle w:val="aiBodyText"/>
      </w:pPr>
      <m:oMathPara>
        <m:oMathParaPr>
          <m:jc m:val="left"/>
        </m:oMathParaPr>
        <m:oMath>
          <m:r>
            <w:rPr>
              <w:rFonts w:ascii="Cambria Math" w:hAnsi="Cambria Math"/>
            </w:rPr>
            <m:t>Pn =  fy . Ag</m:t>
          </m:r>
        </m:oMath>
      </m:oMathPara>
    </w:p>
    <w:p w14:paraId="05432BD5" w14:textId="77777777" w:rsidR="00DA2E2F" w:rsidRPr="006F77D7" w:rsidRDefault="00DA2E2F" w:rsidP="00DA2E2F">
      <w:pPr>
        <w:pStyle w:val="aiBodyText"/>
      </w:pPr>
      <m:oMathPara>
        <m:oMathParaPr>
          <m:jc m:val="left"/>
        </m:oMathParaPr>
        <m:oMath>
          <m:r>
            <w:rPr>
              <w:rFonts w:ascii="Cambria Math" w:hAnsi="Cambria Math"/>
            </w:rPr>
            <m:t xml:space="preserve">        =  245 . 480.2=117649 N=117.65 KN</m:t>
          </m:r>
        </m:oMath>
      </m:oMathPara>
    </w:p>
    <w:p w14:paraId="7CF544AB" w14:textId="77777777" w:rsidR="00DA2E2F" w:rsidRPr="006F77D7" w:rsidRDefault="00DA2E2F" w:rsidP="00DA2E2F">
      <w:pPr>
        <w:pStyle w:val="aiBodyText"/>
      </w:pPr>
      <m:oMathPara>
        <m:oMathParaPr>
          <m:jc m:val="left"/>
        </m:oMathParaPr>
        <m:oMath>
          <m:r>
            <w:rPr>
              <w:rFonts w:ascii="Cambria Math" w:hAnsi="Cambria Math"/>
            </w:rPr>
            <m:t>∅t.Pn =  0.85 . 117.65=100.00 KN</m:t>
          </m:r>
        </m:oMath>
      </m:oMathPara>
    </w:p>
    <w:p w14:paraId="68586076" w14:textId="77777777" w:rsidR="00DA2E2F" w:rsidRPr="006F77D7" w:rsidRDefault="00DA2E2F" w:rsidP="00DA2E2F">
      <w:pPr>
        <w:pStyle w:val="aiBodyText"/>
      </w:pPr>
      <w:r>
        <w:t xml:space="preserve">Terms </w:t>
      </w:r>
      <w:r w:rsidRPr="006F77D7">
        <w:t>1,</w:t>
      </w:r>
      <w:r w:rsidRPr="006F77D7">
        <w:tab/>
      </w:r>
      <m:oMath>
        <m:r>
          <w:rPr>
            <w:rFonts w:ascii="Cambria Math" w:hAnsi="Cambria Math"/>
          </w:rPr>
          <m:t>∅t.Pn      ≥   Pu</m:t>
        </m:r>
      </m:oMath>
    </w:p>
    <w:p w14:paraId="217970F3" w14:textId="77777777" w:rsidR="00DA2E2F" w:rsidRPr="006F77D7" w:rsidRDefault="00DA2E2F" w:rsidP="00DA2E2F">
      <w:pPr>
        <w:pStyle w:val="aiBodyText"/>
      </w:pPr>
      <w:r w:rsidRPr="006F77D7">
        <w:tab/>
      </w:r>
      <w:r w:rsidRPr="006F77D7">
        <w:tab/>
      </w:r>
      <m:oMath>
        <m:r>
          <w:rPr>
            <w:rFonts w:ascii="Cambria Math" w:hAnsi="Cambria Math"/>
          </w:rPr>
          <m:t>100.00 ≥   18</m:t>
        </m:r>
      </m:oMath>
      <w:r w:rsidRPr="006F77D7">
        <w:t xml:space="preserve">    OK!</w:t>
      </w:r>
    </w:p>
    <w:p w14:paraId="4AEEEB33" w14:textId="77777777" w:rsidR="00DA2E2F" w:rsidRPr="006F77D7" w:rsidRDefault="00DA2E2F" w:rsidP="00DA2E2F">
      <w:pPr>
        <w:pStyle w:val="aiBodyText"/>
      </w:pPr>
      <w:r>
        <w:t>Terms</w:t>
      </w:r>
      <w:r w:rsidRPr="006F77D7">
        <w:t xml:space="preserve"> 2,</w:t>
      </w:r>
      <w:r w:rsidRPr="006F77D7">
        <w:tab/>
      </w:r>
      <m:oMath>
        <m:f>
          <m:fPr>
            <m:ctrlPr>
              <w:rPr>
                <w:rFonts w:ascii="Cambria Math" w:hAnsi="Cambria Math"/>
                <w:i/>
              </w:rPr>
            </m:ctrlPr>
          </m:fPr>
          <m:num>
            <m:r>
              <w:rPr>
                <w:rFonts w:ascii="Cambria Math" w:hAnsi="Cambria Math"/>
              </w:rPr>
              <m:t xml:space="preserve">Pu  </m:t>
            </m:r>
          </m:num>
          <m:den>
            <m:r>
              <w:rPr>
                <w:rFonts w:ascii="Cambria Math" w:hAnsi="Cambria Math"/>
              </w:rPr>
              <m:t xml:space="preserve">∅t.Pn </m:t>
            </m:r>
          </m:den>
        </m:f>
        <m:r>
          <w:rPr>
            <w:rFonts w:ascii="Cambria Math" w:hAnsi="Cambria Math"/>
          </w:rPr>
          <m:t xml:space="preserve">   ≤   1</m:t>
        </m:r>
      </m:oMath>
    </w:p>
    <w:p w14:paraId="4AC1E3F6" w14:textId="77777777" w:rsidR="00DA2E2F" w:rsidRDefault="00DA2E2F" w:rsidP="00DA2E2F">
      <w:pPr>
        <w:pStyle w:val="aiBodyText"/>
      </w:pPr>
      <w:r w:rsidRPr="006F77D7">
        <w:tab/>
      </w:r>
      <w:r w:rsidRPr="006F77D7">
        <w:tab/>
      </w:r>
      <m:oMath>
        <m:r>
          <w:rPr>
            <w:rFonts w:ascii="Cambria Math" w:hAnsi="Cambria Math"/>
          </w:rPr>
          <m:t>0.18 ≤   1</m:t>
        </m:r>
      </m:oMath>
      <w:r w:rsidRPr="006F77D7">
        <w:t xml:space="preserve"> </w:t>
      </w:r>
      <w:r w:rsidRPr="006F77D7">
        <w:tab/>
        <w:t>OK</w:t>
      </w:r>
    </w:p>
    <w:p w14:paraId="0B532571" w14:textId="77777777" w:rsidR="000B084A" w:rsidRPr="00DA2E2F" w:rsidRDefault="000B084A" w:rsidP="00DA2E2F">
      <w:pPr>
        <w:pStyle w:val="aiBodyText"/>
        <w:rPr>
          <w:b/>
        </w:rPr>
      </w:pPr>
    </w:p>
    <w:p w14:paraId="0FD0280F" w14:textId="77777777" w:rsidR="00743CDD" w:rsidRDefault="00743CDD" w:rsidP="00743CDD">
      <w:pPr>
        <w:pStyle w:val="8Chapter"/>
      </w:pPr>
      <w:r>
        <w:rPr>
          <w:lang w:val="id-ID"/>
        </w:rPr>
        <w:t xml:space="preserve">4. </w:t>
      </w:r>
      <w:r>
        <w:t>Conclusion</w:t>
      </w:r>
    </w:p>
    <w:p w14:paraId="3F9D9048" w14:textId="77777777" w:rsidR="00743CDD" w:rsidRDefault="00743CDD" w:rsidP="00743CDD">
      <w:pPr>
        <w:pStyle w:val="aiBodyText"/>
      </w:pPr>
      <w:r>
        <w:t>After re-analyzing the structure of the 42 m tower with the addition of a height of 6m 4 feet, the following conclusions are obtained:</w:t>
      </w:r>
    </w:p>
    <w:p w14:paraId="1AB4E2EA" w14:textId="77777777" w:rsidR="00743CDD" w:rsidRDefault="00743CDD" w:rsidP="00055A11">
      <w:pPr>
        <w:pStyle w:val="avNumberinga"/>
      </w:pPr>
      <w:r>
        <w:t xml:space="preserve">In the analysis of the tower after adding the load to the antenna, propose and extend the tower, it is found that the tower condition is not strong and requires reinforcement. With a capacity ratio </w:t>
      </w:r>
      <w:proofErr w:type="spellStart"/>
      <w:r>
        <w:t>ratio</w:t>
      </w:r>
      <w:proofErr w:type="spellEnd"/>
      <w:r>
        <w:t xml:space="preserve"> of 118.9% or 1.189&gt; 1.</w:t>
      </w:r>
    </w:p>
    <w:p w14:paraId="2871ECCC" w14:textId="77777777" w:rsidR="00743CDD" w:rsidRDefault="00743CDD" w:rsidP="00055A11">
      <w:pPr>
        <w:pStyle w:val="avNumberinga"/>
      </w:pPr>
      <w:r>
        <w:t>It is known that after the increase in the height and load of the antenna, the structural failure that experienced a structural failure was the leg of the tower at a height of 0m-40m. Strengthening the tower leg at a height of 0m-36m is reinforced with STA (Star Angle). And reinforcement for leg towers at a height of 36-40m is done by adding a redundant member.</w:t>
      </w:r>
    </w:p>
    <w:p w14:paraId="35961405" w14:textId="77777777" w:rsidR="00A003D9" w:rsidRDefault="00743CDD" w:rsidP="00055A11">
      <w:pPr>
        <w:pStyle w:val="avNumberinga"/>
      </w:pPr>
      <w:r>
        <w:t>After the reinforcement analysis is done, the results show that the tower condition is strong, with a capacity ratio of 68.2% or 0.682 &lt;1.</w:t>
      </w:r>
      <w:r w:rsidR="00F25CBF" w:rsidRPr="00F25CBF">
        <w:t xml:space="preserve">3.1. </w:t>
      </w:r>
    </w:p>
    <w:p w14:paraId="598AC959" w14:textId="77777777" w:rsidR="00743CDD" w:rsidRDefault="00743CDD" w:rsidP="00055A11">
      <w:pPr>
        <w:pStyle w:val="avNumberinga"/>
      </w:pPr>
      <w:r w:rsidRPr="008E508E">
        <w:t>Based on the analysis with operational wind loads (84km / hour), the reinforcement tower can withstand a maximum twist of 0.3436, a maximum sway of 0.0413, a maximum displacement of 0.1402.</w:t>
      </w:r>
    </w:p>
    <w:p w14:paraId="3C5B4AC0" w14:textId="77777777" w:rsidR="00743CDD" w:rsidRPr="008E508E" w:rsidRDefault="00743CDD" w:rsidP="00743CDD">
      <w:pPr>
        <w:pStyle w:val="aiBodyText"/>
        <w:ind w:left="1288" w:firstLine="0"/>
      </w:pPr>
    </w:p>
    <w:p w14:paraId="154F856A" w14:textId="77777777" w:rsidR="00743CDD" w:rsidRDefault="00743CDD" w:rsidP="00B43A28">
      <w:pPr>
        <w:pStyle w:val="8Chapter"/>
      </w:pPr>
      <w:r w:rsidRPr="004F34ED">
        <w:t>References</w:t>
      </w:r>
    </w:p>
    <w:p w14:paraId="26BDE8EF" w14:textId="77777777" w:rsidR="000B084A" w:rsidRPr="000B084A" w:rsidRDefault="000B084A" w:rsidP="000B084A">
      <w:pPr>
        <w:pStyle w:val="aviiReferencesText"/>
      </w:pPr>
      <w:r w:rsidRPr="000B084A">
        <w:fldChar w:fldCharType="begin" w:fldLock="1"/>
      </w:r>
      <w:r w:rsidRPr="000B084A">
        <w:instrText xml:space="preserve">ADDIN Mendeley Bibliography CSL_BIBLIOGRAPHY </w:instrText>
      </w:r>
      <w:r w:rsidRPr="000B084A">
        <w:fldChar w:fldCharType="separate"/>
      </w:r>
      <w:r w:rsidRPr="000B084A">
        <w:t>Igustiany, F. (2011). Telekomunikasi Di Indonesia Mengacu Pada Tia / Eia-222-F Dan Tia / Eia-222-G. Prosiding Industrial Research Workshop and National Seminar, 2.</w:t>
      </w:r>
    </w:p>
    <w:p w14:paraId="5E9DDFDB" w14:textId="77777777" w:rsidR="002B1D25" w:rsidRPr="006E34C2" w:rsidRDefault="000B084A" w:rsidP="008D5E35">
      <w:pPr>
        <w:pStyle w:val="aviiReferencesText"/>
      </w:pPr>
      <w:r w:rsidRPr="000B084A">
        <w:fldChar w:fldCharType="end"/>
      </w:r>
      <w:r w:rsidR="00CD7776" w:rsidRPr="008D5E35">
        <w:t xml:space="preserve"> </w:t>
      </w:r>
      <w:bookmarkEnd w:id="0"/>
    </w:p>
    <w:sectPr w:rsidR="002B1D25" w:rsidRPr="006E34C2" w:rsidSect="005C654A">
      <w:headerReference w:type="default" r:id="rId17"/>
      <w:footerReference w:type="default" r:id="rId18"/>
      <w:pgSz w:w="11907" w:h="16839" w:code="9"/>
      <w:pgMar w:top="1440" w:right="1440" w:bottom="1440" w:left="1440" w:header="0" w:footer="576" w:gutter="0"/>
      <w:pgNumType w:start="25"/>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E61D2B" w14:textId="77777777" w:rsidR="00DE4C23" w:rsidRDefault="00DE4C23" w:rsidP="00312E47">
      <w:r>
        <w:separator/>
      </w:r>
    </w:p>
  </w:endnote>
  <w:endnote w:type="continuationSeparator" w:id="0">
    <w:p w14:paraId="719B0415" w14:textId="77777777" w:rsidR="00DE4C23" w:rsidRDefault="00DE4C23" w:rsidP="00312E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szCs w:val="22"/>
      </w:rPr>
      <w:id w:val="442734247"/>
      <w:docPartObj>
        <w:docPartGallery w:val="Page Numbers (Bottom of Page)"/>
        <w:docPartUnique/>
      </w:docPartObj>
    </w:sdtPr>
    <w:sdtEndPr>
      <w:rPr>
        <w:noProof/>
      </w:rPr>
    </w:sdtEndPr>
    <w:sdtContent>
      <w:p w14:paraId="1A983CC9" w14:textId="77777777" w:rsidR="00055A11" w:rsidRPr="00525900" w:rsidRDefault="00055A11" w:rsidP="00525900">
        <w:pPr>
          <w:pStyle w:val="Footer"/>
          <w:jc w:val="center"/>
          <w:rPr>
            <w:sz w:val="22"/>
            <w:szCs w:val="22"/>
          </w:rPr>
        </w:pPr>
        <w:r w:rsidRPr="00525900">
          <w:rPr>
            <w:sz w:val="22"/>
            <w:szCs w:val="22"/>
          </w:rPr>
          <w:fldChar w:fldCharType="begin"/>
        </w:r>
        <w:r w:rsidRPr="00525900">
          <w:rPr>
            <w:sz w:val="22"/>
            <w:szCs w:val="22"/>
          </w:rPr>
          <w:instrText xml:space="preserve"> PAGE   \* MERGEFORMAT </w:instrText>
        </w:r>
        <w:r w:rsidRPr="00525900">
          <w:rPr>
            <w:sz w:val="22"/>
            <w:szCs w:val="22"/>
          </w:rPr>
          <w:fldChar w:fldCharType="separate"/>
        </w:r>
        <w:r>
          <w:rPr>
            <w:noProof/>
            <w:sz w:val="22"/>
            <w:szCs w:val="22"/>
          </w:rPr>
          <w:t>7</w:t>
        </w:r>
        <w:r w:rsidRPr="00525900">
          <w:rPr>
            <w:noProof/>
            <w:sz w:val="22"/>
            <w:szCs w:val="22"/>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B3AEBA" w14:textId="77777777" w:rsidR="00DE4C23" w:rsidRDefault="00DE4C23" w:rsidP="00312E47">
      <w:r>
        <w:separator/>
      </w:r>
    </w:p>
  </w:footnote>
  <w:footnote w:type="continuationSeparator" w:id="0">
    <w:p w14:paraId="4AF05773" w14:textId="77777777" w:rsidR="00DE4C23" w:rsidRDefault="00DE4C23" w:rsidP="00312E4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FDE4CA" w14:textId="77777777" w:rsidR="00055A11" w:rsidRPr="0068395A" w:rsidRDefault="00055A11" w:rsidP="0068395A">
    <w:pPr>
      <w:pStyle w:val="Header"/>
    </w:pPr>
    <w:r>
      <w:rPr>
        <w:noProof/>
        <w:lang w:val="id-ID" w:eastAsia="id-ID"/>
      </w:rPr>
      <mc:AlternateContent>
        <mc:Choice Requires="wpg">
          <w:drawing>
            <wp:inline distT="0" distB="0" distL="0" distR="0" wp14:anchorId="253FB70E" wp14:editId="185E5101">
              <wp:extent cx="5943600" cy="812246"/>
              <wp:effectExtent l="0" t="0" r="0" b="6985"/>
              <wp:docPr id="1" name="Group 1"/>
              <wp:cNvGraphicFramePr/>
              <a:graphic xmlns:a="http://schemas.openxmlformats.org/drawingml/2006/main">
                <a:graphicData uri="http://schemas.microsoft.com/office/word/2010/wordprocessingGroup">
                  <wpg:wgp>
                    <wpg:cNvGrpSpPr/>
                    <wpg:grpSpPr>
                      <a:xfrm>
                        <a:off x="0" y="0"/>
                        <a:ext cx="5943600" cy="812246"/>
                        <a:chOff x="0" y="0"/>
                        <a:chExt cx="6059779" cy="828136"/>
                      </a:xfrm>
                    </wpg:grpSpPr>
                    <pic:pic xmlns:pic="http://schemas.openxmlformats.org/drawingml/2006/picture">
                      <pic:nvPicPr>
                        <pic:cNvPr id="13" name="Picture 8"/>
                        <pic:cNvPicPr>
                          <a:picLocks noChangeAspect="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225615" cy="828136"/>
                        </a:xfrm>
                        <a:prstGeom prst="rect">
                          <a:avLst/>
                        </a:prstGeom>
                        <a:noFill/>
                        <a:ln>
                          <a:noFill/>
                        </a:ln>
                      </pic:spPr>
                    </pic:pic>
                    <wps:wsp>
                      <wps:cNvPr id="3" name="Rectangle 1"/>
                      <wps:cNvSpPr/>
                      <wps:spPr>
                        <a:xfrm>
                          <a:off x="2225615" y="86264"/>
                          <a:ext cx="3834164" cy="660887"/>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755660B0" w14:textId="77777777" w:rsidR="00055A11" w:rsidRPr="00C35382" w:rsidRDefault="00055A11" w:rsidP="0068395A">
                            <w:pPr>
                              <w:tabs>
                                <w:tab w:val="left" w:pos="4163"/>
                              </w:tabs>
                              <w:jc w:val="center"/>
                            </w:pPr>
                            <w:r>
                              <w:t>VOLUME 3</w:t>
                            </w:r>
                            <w:r w:rsidRPr="00C35382">
                              <w:t xml:space="preserve"> </w:t>
                            </w:r>
                            <w:r>
                              <w:t>│</w:t>
                            </w:r>
                            <w:r w:rsidRPr="00C35382">
                              <w:t xml:space="preserve"> NUMBER  </w:t>
                            </w:r>
                            <w:proofErr w:type="gramStart"/>
                            <w:r>
                              <w:t>1</w:t>
                            </w:r>
                            <w:r w:rsidRPr="00C35382">
                              <w:t xml:space="preserve"> </w:t>
                            </w:r>
                            <w:r>
                              <w:t xml:space="preserve"> │</w:t>
                            </w:r>
                            <w:proofErr w:type="gramEnd"/>
                            <w:r w:rsidRPr="00C35382">
                              <w:t xml:space="preserve">  </w:t>
                            </w:r>
                            <w:r>
                              <w:t xml:space="preserve">JANUARY </w:t>
                            </w:r>
                            <w:r w:rsidRPr="00C35382">
                              <w:t>202</w:t>
                            </w:r>
                            <w:r>
                              <w:t>1</w:t>
                            </w:r>
                          </w:p>
                          <w:p w14:paraId="0DC82B2A" w14:textId="77777777" w:rsidR="00055A11" w:rsidRDefault="00055A11" w:rsidP="0068395A">
                            <w:pPr>
                              <w:shd w:val="clear" w:color="auto" w:fill="FFFFFF"/>
                              <w:jc w:val="center"/>
                              <w:outlineLvl w:val="0"/>
                              <w:rPr>
                                <w:rFonts w:eastAsia="Times New Roman"/>
                                <w:b/>
                                <w:bCs/>
                                <w:color w:val="0066CA"/>
                                <w:kern w:val="36"/>
                              </w:rPr>
                            </w:pPr>
                            <w:r w:rsidRPr="00544C22">
                              <w:t>Available online</w:t>
                            </w:r>
                            <w:r>
                              <w:t xml:space="preserve"> at</w:t>
                            </w:r>
                            <w:r w:rsidRPr="00544C22">
                              <w:t xml:space="preserve"> </w:t>
                            </w:r>
                            <w:r w:rsidRPr="00F474AA">
                              <w:t>http://proceedings.worldconference.id</w:t>
                            </w:r>
                            <w:r w:rsidRPr="00544C22">
                              <w:t>.</w:t>
                            </w:r>
                          </w:p>
                          <w:p w14:paraId="532C9B09" w14:textId="77777777" w:rsidR="00055A11" w:rsidRPr="00544C22" w:rsidRDefault="00055A11" w:rsidP="0068395A">
                            <w:pPr>
                              <w:shd w:val="clear" w:color="auto" w:fill="FFFFFF"/>
                              <w:jc w:val="center"/>
                              <w:outlineLvl w:val="0"/>
                              <w:rPr>
                                <w:rFonts w:eastAsia="Times New Roman"/>
                                <w:b/>
                                <w:bCs/>
                                <w:color w:val="0066CA"/>
                                <w:kern w:val="36"/>
                              </w:rPr>
                            </w:pPr>
                            <w:r w:rsidRPr="00544C22">
                              <w:t xml:space="preserve">ISSN: </w:t>
                            </w:r>
                            <w:r>
                              <w:rPr>
                                <w:color w:val="000000"/>
                                <w:shd w:val="clear" w:color="auto" w:fill="FFFFFF"/>
                              </w:rPr>
                              <w:t>2656-1174 (</w:t>
                            </w:r>
                            <w:r w:rsidRPr="00544C22">
                              <w:rPr>
                                <w:color w:val="000000"/>
                                <w:shd w:val="clear" w:color="auto" w:fill="FFFFFF"/>
                              </w:rPr>
                              <w:t>on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Straight Connector 4"/>
                      <wps:cNvCnPr/>
                      <wps:spPr>
                        <a:xfrm>
                          <a:off x="767751" y="750498"/>
                          <a:ext cx="5183035" cy="0"/>
                        </a:xfrm>
                        <a:prstGeom prst="line">
                          <a:avLst/>
                        </a:prstGeom>
                        <a:ln w="19050" cmpd="thinThick">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6EA3F834" id="Group 1" o:spid="_x0000_s1026" style="width:468pt;height:63.95pt;mso-position-horizontal-relative:char;mso-position-vertical-relative:line" coordsize="60597,82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width:22256;height:82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j9UxjDAAAA2wAAAA8AAABkcnMvZG93bnJldi54bWxET01rwkAQvRf6H5YpeKubKq0lzSoiKuKl&#10;mCp6HLLTJDQ7G7IbTfrrXUHwNo/3OcmsM5U4U+NKywrehhEI4szqknMF+5/V6ycI55E1VpZJQU8O&#10;ZtPnpwRjbS+8o3PqcxFC2MWooPC+jqV0WUEG3dDWxIH7tY1BH2CTS93gJYSbSo6i6EMaLDk0FFjT&#10;oqDsL22NAr3bbpf1Adf797SfzL/b039/PCk1eOnmXyA8df4hvrs3Oswfw+2XcICcX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P1TGMMAAADbAAAADwAAAAAAAAAAAAAAAACf&#10;AgAAZHJzL2Rvd25yZXYueG1sUEsFBgAAAAAEAAQA9wAAAI8DAAAAAA==&#10;">
                <v:imagedata r:id="rId2" o:title=""/>
                <v:path arrowok="t"/>
              </v:shape>
              <v:rect id="Rectangle 1" o:spid="_x0000_s1028" style="position:absolute;left:22256;top:862;width:38341;height:66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5kc8MA&#10;AADbAAAADwAAAGRycy9kb3ducmV2LnhtbERPS2vCQBC+C/6HZQRvuvGBKamriCgVPBTTCh6H7Jik&#10;Zmdjdqvx37sFobf5+J4zX7amEjdqXGlZwWgYgSDOrC45V/D9tR28gXAeWWNlmRQ8yMFy0e3MMdH2&#10;zge6pT4XIYRdggoK7+tESpcVZNANbU0cuLNtDPoAm1zqBu8h3FRyHEUzabDk0FBgTeuCskv6axTs&#10;f/R1mp82n5MyXsfH6/Qj3Z4nSvV77eodhKfW/4tf7p0O82P4+yUcIB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U5kc8MAAADbAAAADwAAAAAAAAAAAAAAAACYAgAAZHJzL2Rv&#10;d25yZXYueG1sUEsFBgAAAAAEAAQA9QAAAIgDAAAAAA==&#10;" fillcolor="white [3201]" stroked="f" strokeweight="1pt">
                <v:textbox>
                  <w:txbxContent>
                    <w:p w:rsidR="0056179B" w:rsidRPr="00C35382" w:rsidRDefault="0056179B" w:rsidP="0068395A">
                      <w:pPr>
                        <w:tabs>
                          <w:tab w:val="left" w:pos="4163"/>
                        </w:tabs>
                        <w:jc w:val="center"/>
                      </w:pPr>
                      <w:r>
                        <w:t xml:space="preserve">VOLUME </w:t>
                      </w:r>
                      <w:r w:rsidR="00BF7186">
                        <w:t>3</w:t>
                      </w:r>
                      <w:r w:rsidRPr="00C35382">
                        <w:t xml:space="preserve"> </w:t>
                      </w:r>
                      <w:r>
                        <w:t>│</w:t>
                      </w:r>
                      <w:r w:rsidRPr="00C35382">
                        <w:t xml:space="preserve"> </w:t>
                      </w:r>
                      <w:proofErr w:type="gramStart"/>
                      <w:r w:rsidRPr="00C35382">
                        <w:t xml:space="preserve">NUMBER  </w:t>
                      </w:r>
                      <w:r w:rsidR="00BF7186">
                        <w:t>1</w:t>
                      </w:r>
                      <w:proofErr w:type="gramEnd"/>
                      <w:r w:rsidRPr="00C35382">
                        <w:t xml:space="preserve"> </w:t>
                      </w:r>
                      <w:r>
                        <w:t xml:space="preserve"> │</w:t>
                      </w:r>
                      <w:r w:rsidRPr="00C35382">
                        <w:t xml:space="preserve">  </w:t>
                      </w:r>
                      <w:r w:rsidR="00BF7186">
                        <w:t>JANUARY</w:t>
                      </w:r>
                      <w:r>
                        <w:t xml:space="preserve"> </w:t>
                      </w:r>
                      <w:r w:rsidRPr="00C35382">
                        <w:t>202</w:t>
                      </w:r>
                      <w:r w:rsidR="00BF7186">
                        <w:t>1</w:t>
                      </w:r>
                    </w:p>
                    <w:p w:rsidR="0056179B" w:rsidRDefault="0056179B" w:rsidP="0068395A">
                      <w:pPr>
                        <w:shd w:val="clear" w:color="auto" w:fill="FFFFFF"/>
                        <w:jc w:val="center"/>
                        <w:outlineLvl w:val="0"/>
                        <w:rPr>
                          <w:rFonts w:eastAsia="Times New Roman"/>
                          <w:b/>
                          <w:bCs/>
                          <w:color w:val="0066CA"/>
                          <w:kern w:val="36"/>
                        </w:rPr>
                      </w:pPr>
                      <w:r w:rsidRPr="00544C22">
                        <w:t>Available online</w:t>
                      </w:r>
                      <w:r>
                        <w:t xml:space="preserve"> at</w:t>
                      </w:r>
                      <w:r w:rsidRPr="00544C22">
                        <w:t xml:space="preserve"> </w:t>
                      </w:r>
                      <w:r w:rsidRPr="00F474AA">
                        <w:t>http://proceedings.worldconference.id</w:t>
                      </w:r>
                      <w:r w:rsidRPr="00544C22">
                        <w:t>.</w:t>
                      </w:r>
                    </w:p>
                    <w:p w:rsidR="0056179B" w:rsidRPr="00544C22" w:rsidRDefault="0056179B" w:rsidP="0068395A">
                      <w:pPr>
                        <w:shd w:val="clear" w:color="auto" w:fill="FFFFFF"/>
                        <w:jc w:val="center"/>
                        <w:outlineLvl w:val="0"/>
                        <w:rPr>
                          <w:rFonts w:eastAsia="Times New Roman"/>
                          <w:b/>
                          <w:bCs/>
                          <w:color w:val="0066CA"/>
                          <w:kern w:val="36"/>
                        </w:rPr>
                      </w:pPr>
                      <w:r w:rsidRPr="00544C22">
                        <w:t xml:space="preserve">ISSN: </w:t>
                      </w:r>
                      <w:r>
                        <w:rPr>
                          <w:color w:val="000000"/>
                          <w:shd w:val="clear" w:color="auto" w:fill="FFFFFF"/>
                        </w:rPr>
                        <w:t>2656-1174 (</w:t>
                      </w:r>
                      <w:r w:rsidRPr="00544C22">
                        <w:rPr>
                          <w:color w:val="000000"/>
                          <w:shd w:val="clear" w:color="auto" w:fill="FFFFFF"/>
                        </w:rPr>
                        <w:t>online)</w:t>
                      </w:r>
                    </w:p>
                  </w:txbxContent>
                </v:textbox>
              </v:rect>
              <v:line id="Straight Connector 4" o:spid="_x0000_s1029" style="position:absolute;visibility:visible;mso-wrap-style:square" from="7677,7504" to="59507,75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6regMUAAADbAAAADwAAAGRycy9kb3ducmV2LnhtbESPQWvCQBCF74X+h2UKvTWblkYkzSpa&#10;EBVyUOuhxyE7TUKzsyG7xvjvnUOhtxnem/e+KZaT69RIQ2g9G3hNUlDElbct1wbOX5uXOagQkS12&#10;nsnAjQIsF48PBebWX/lI4ynWSkI45GigibHPtQ5VQw5D4nti0X784DDKOtTaDniVcNfptzSdaYct&#10;S0ODPX02VP2eLs5A6Ue/LzNKD2e9WWXb9ff6MHs35vlpWn2AijTFf/Pf9c4KvsDKLzKAXt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6regMUAAADbAAAADwAAAAAAAAAA&#10;AAAAAAChAgAAZHJzL2Rvd25yZXYueG1sUEsFBgAAAAAEAAQA+QAAAJMDAAAAAA==&#10;" strokecolor="black [3213]" strokeweight="1.5pt">
                <v:stroke linestyle="thinThick" joinstyle="miter"/>
              </v:line>
              <w10:anchorlock/>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A1456E"/>
    <w:multiLevelType w:val="multilevel"/>
    <w:tmpl w:val="B2F27366"/>
    <w:lvl w:ilvl="0">
      <w:start w:val="4669"/>
      <w:numFmt w:val="decimal"/>
      <w:lvlText w:val="%1"/>
      <w:lvlJc w:val="left"/>
      <w:pPr>
        <w:ind w:left="696" w:hanging="696"/>
      </w:pPr>
      <w:rPr>
        <w:rFonts w:hint="default"/>
      </w:rPr>
    </w:lvl>
    <w:lvl w:ilvl="1">
      <w:start w:val="77"/>
      <w:numFmt w:val="decimal"/>
      <w:lvlText w:val="%1.%2"/>
      <w:lvlJc w:val="left"/>
      <w:pPr>
        <w:ind w:left="696" w:hanging="69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5A377E7"/>
    <w:multiLevelType w:val="hybridMultilevel"/>
    <w:tmpl w:val="44E20E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0C77592F"/>
    <w:multiLevelType w:val="hybridMultilevel"/>
    <w:tmpl w:val="37344DA0"/>
    <w:lvl w:ilvl="0" w:tplc="04090003">
      <w:start w:val="1"/>
      <w:numFmt w:val="bullet"/>
      <w:lvlText w:val="o"/>
      <w:lvlJc w:val="left"/>
      <w:pPr>
        <w:tabs>
          <w:tab w:val="num" w:pos="720"/>
        </w:tabs>
        <w:ind w:left="720" w:hanging="360"/>
      </w:pPr>
      <w:rPr>
        <w:rFonts w:ascii="Courier New" w:hAnsi="Courier New" w:cs="Courier New"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06A5A4F"/>
    <w:multiLevelType w:val="hybridMultilevel"/>
    <w:tmpl w:val="44ACC63C"/>
    <w:lvl w:ilvl="0" w:tplc="EDF8E7DA">
      <w:start w:val="1"/>
      <w:numFmt w:val="decimal"/>
      <w:pStyle w:val="aivNumbering1"/>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476265F"/>
    <w:multiLevelType w:val="hybridMultilevel"/>
    <w:tmpl w:val="92401CF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5" w15:restartNumberingAfterBreak="0">
    <w:nsid w:val="17647FCA"/>
    <w:multiLevelType w:val="multilevel"/>
    <w:tmpl w:val="8382AF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9DE1F6D"/>
    <w:multiLevelType w:val="hybridMultilevel"/>
    <w:tmpl w:val="AA36698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7" w15:restartNumberingAfterBreak="0">
    <w:nsid w:val="1F886A31"/>
    <w:multiLevelType w:val="hybridMultilevel"/>
    <w:tmpl w:val="72C6739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B2572EB"/>
    <w:multiLevelType w:val="hybridMultilevel"/>
    <w:tmpl w:val="0340EFD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9" w15:restartNumberingAfterBreak="0">
    <w:nsid w:val="319C5F0E"/>
    <w:multiLevelType w:val="hybridMultilevel"/>
    <w:tmpl w:val="AEE8881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0" w15:restartNumberingAfterBreak="0">
    <w:nsid w:val="334C1CDF"/>
    <w:multiLevelType w:val="hybridMultilevel"/>
    <w:tmpl w:val="B366D9CC"/>
    <w:lvl w:ilvl="0" w:tplc="04090003">
      <w:start w:val="1"/>
      <w:numFmt w:val="bullet"/>
      <w:lvlText w:val="o"/>
      <w:lvlJc w:val="left"/>
      <w:pPr>
        <w:tabs>
          <w:tab w:val="num" w:pos="720"/>
        </w:tabs>
        <w:ind w:left="720" w:hanging="360"/>
      </w:pPr>
      <w:rPr>
        <w:rFonts w:ascii="Courier New" w:hAnsi="Courier New" w:cs="Courier New" w:hint="default"/>
      </w:rPr>
    </w:lvl>
    <w:lvl w:ilvl="1" w:tplc="04090005">
      <w:start w:val="1"/>
      <w:numFmt w:val="bullet"/>
      <w:lvlText w:val=""/>
      <w:lvlJc w:val="left"/>
      <w:pPr>
        <w:tabs>
          <w:tab w:val="num" w:pos="1440"/>
        </w:tabs>
        <w:ind w:left="1440" w:hanging="360"/>
      </w:pPr>
      <w:rPr>
        <w:rFonts w:ascii="Wingdings" w:hAnsi="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8E27179"/>
    <w:multiLevelType w:val="multilevel"/>
    <w:tmpl w:val="1C5C37D6"/>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cs="Times New Roman" w:hint="default"/>
        <w:sz w:val="20"/>
      </w:rPr>
    </w:lvl>
    <w:lvl w:ilvl="2">
      <w:start w:val="1"/>
      <w:numFmt w:val="bullet"/>
      <w:lvlText w:val=""/>
      <w:lvlJc w:val="left"/>
      <w:pPr>
        <w:tabs>
          <w:tab w:val="num" w:pos="1800"/>
        </w:tabs>
        <w:ind w:left="1800" w:hanging="360"/>
      </w:pPr>
      <w:rPr>
        <w:rFonts w:ascii="Wingdings" w:hAnsi="Wingdings" w:hint="default"/>
        <w:sz w:val="20"/>
      </w:rPr>
    </w:lvl>
    <w:lvl w:ilvl="3">
      <w:start w:val="1"/>
      <w:numFmt w:val="bullet"/>
      <w:lvlText w:val=""/>
      <w:lvlJc w:val="left"/>
      <w:pPr>
        <w:tabs>
          <w:tab w:val="num" w:pos="2520"/>
        </w:tabs>
        <w:ind w:left="2520" w:hanging="360"/>
      </w:pPr>
      <w:rPr>
        <w:rFonts w:ascii="Wingdings" w:hAnsi="Wingdings" w:hint="default"/>
        <w:sz w:val="20"/>
      </w:rPr>
    </w:lvl>
    <w:lvl w:ilvl="4">
      <w:start w:val="1"/>
      <w:numFmt w:val="bullet"/>
      <w:lvlText w:val=""/>
      <w:lvlJc w:val="left"/>
      <w:pPr>
        <w:tabs>
          <w:tab w:val="num" w:pos="3240"/>
        </w:tabs>
        <w:ind w:left="3240" w:hanging="360"/>
      </w:pPr>
      <w:rPr>
        <w:rFonts w:ascii="Wingdings" w:hAnsi="Wingdings" w:hint="default"/>
        <w:sz w:val="20"/>
      </w:rPr>
    </w:lvl>
    <w:lvl w:ilvl="5">
      <w:start w:val="1"/>
      <w:numFmt w:val="bullet"/>
      <w:lvlText w:val=""/>
      <w:lvlJc w:val="left"/>
      <w:pPr>
        <w:tabs>
          <w:tab w:val="num" w:pos="3960"/>
        </w:tabs>
        <w:ind w:left="3960" w:hanging="360"/>
      </w:pPr>
      <w:rPr>
        <w:rFonts w:ascii="Wingdings" w:hAnsi="Wingdings" w:hint="default"/>
        <w:sz w:val="20"/>
      </w:rPr>
    </w:lvl>
    <w:lvl w:ilvl="6">
      <w:start w:val="1"/>
      <w:numFmt w:val="bullet"/>
      <w:lvlText w:val=""/>
      <w:lvlJc w:val="left"/>
      <w:pPr>
        <w:tabs>
          <w:tab w:val="num" w:pos="4680"/>
        </w:tabs>
        <w:ind w:left="4680" w:hanging="360"/>
      </w:pPr>
      <w:rPr>
        <w:rFonts w:ascii="Wingdings" w:hAnsi="Wingdings" w:hint="default"/>
        <w:sz w:val="20"/>
      </w:rPr>
    </w:lvl>
    <w:lvl w:ilvl="7">
      <w:start w:val="1"/>
      <w:numFmt w:val="bullet"/>
      <w:lvlText w:val=""/>
      <w:lvlJc w:val="left"/>
      <w:pPr>
        <w:tabs>
          <w:tab w:val="num" w:pos="5400"/>
        </w:tabs>
        <w:ind w:left="5400" w:hanging="360"/>
      </w:pPr>
      <w:rPr>
        <w:rFonts w:ascii="Wingdings" w:hAnsi="Wingdings" w:hint="default"/>
        <w:sz w:val="20"/>
      </w:rPr>
    </w:lvl>
    <w:lvl w:ilvl="8">
      <w:start w:val="1"/>
      <w:numFmt w:val="bullet"/>
      <w:lvlText w:val=""/>
      <w:lvlJc w:val="left"/>
      <w:pPr>
        <w:tabs>
          <w:tab w:val="num" w:pos="6120"/>
        </w:tabs>
        <w:ind w:left="6120" w:hanging="360"/>
      </w:pPr>
      <w:rPr>
        <w:rFonts w:ascii="Wingdings" w:hAnsi="Wingdings" w:hint="default"/>
        <w:sz w:val="20"/>
      </w:rPr>
    </w:lvl>
  </w:abstractNum>
  <w:abstractNum w:abstractNumId="12" w15:restartNumberingAfterBreak="0">
    <w:nsid w:val="3D7F5F16"/>
    <w:multiLevelType w:val="hybridMultilevel"/>
    <w:tmpl w:val="3F0C1C6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3" w15:restartNumberingAfterBreak="0">
    <w:nsid w:val="40F66FD8"/>
    <w:multiLevelType w:val="hybridMultilevel"/>
    <w:tmpl w:val="DDEADFF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4" w15:restartNumberingAfterBreak="0">
    <w:nsid w:val="52763C5B"/>
    <w:multiLevelType w:val="multilevel"/>
    <w:tmpl w:val="63CAB1EC"/>
    <w:lvl w:ilvl="0">
      <w:start w:val="1"/>
      <w:numFmt w:val="lowerLetter"/>
      <w:lvlText w:val="%1."/>
      <w:lvlJc w:val="left"/>
      <w:pPr>
        <w:ind w:left="644" w:hanging="360"/>
      </w:pPr>
      <w:rPr>
        <w:rFonts w:asciiTheme="minorHAnsi" w:eastAsia="Times New Roman" w:hAnsiTheme="minorHAnsi" w:cstheme="minorHAnsi" w:hint="default"/>
        <w:sz w:val="24"/>
      </w:rPr>
    </w:lvl>
    <w:lvl w:ilvl="1">
      <w:start w:val="1"/>
      <w:numFmt w:val="decimal"/>
      <w:lvlRestart w:val="0"/>
      <w:lvlText w:val="1.2.%2"/>
      <w:lvlJc w:val="left"/>
      <w:pPr>
        <w:ind w:left="1004" w:hanging="360"/>
      </w:pPr>
      <w:rPr>
        <w:rFonts w:hint="default"/>
      </w:rPr>
    </w:lvl>
    <w:lvl w:ilvl="2">
      <w:start w:val="1"/>
      <w:numFmt w:val="lowerRoman"/>
      <w:lvlText w:val="%3)"/>
      <w:lvlJc w:val="left"/>
      <w:pPr>
        <w:ind w:left="1364" w:hanging="360"/>
      </w:pPr>
      <w:rPr>
        <w:rFonts w:hint="default"/>
      </w:rPr>
    </w:lvl>
    <w:lvl w:ilvl="3">
      <w:start w:val="1"/>
      <w:numFmt w:val="decimal"/>
      <w:lvlText w:val="(%4)"/>
      <w:lvlJc w:val="left"/>
      <w:pPr>
        <w:ind w:left="1724" w:hanging="360"/>
      </w:pPr>
      <w:rPr>
        <w:rFonts w:hint="default"/>
      </w:rPr>
    </w:lvl>
    <w:lvl w:ilvl="4">
      <w:start w:val="1"/>
      <w:numFmt w:val="lowerLetter"/>
      <w:lvlText w:val="(%5)"/>
      <w:lvlJc w:val="left"/>
      <w:pPr>
        <w:ind w:left="2084" w:hanging="360"/>
      </w:pPr>
      <w:rPr>
        <w:rFonts w:hint="default"/>
      </w:rPr>
    </w:lvl>
    <w:lvl w:ilvl="5">
      <w:start w:val="1"/>
      <w:numFmt w:val="lowerRoman"/>
      <w:lvlText w:val="(%6)"/>
      <w:lvlJc w:val="left"/>
      <w:pPr>
        <w:ind w:left="2444" w:hanging="360"/>
      </w:pPr>
      <w:rPr>
        <w:rFonts w:hint="default"/>
      </w:rPr>
    </w:lvl>
    <w:lvl w:ilvl="6">
      <w:start w:val="1"/>
      <w:numFmt w:val="decimal"/>
      <w:lvlText w:val="%7."/>
      <w:lvlJc w:val="left"/>
      <w:pPr>
        <w:ind w:left="2804" w:hanging="360"/>
      </w:pPr>
      <w:rPr>
        <w:rFonts w:hint="default"/>
      </w:rPr>
    </w:lvl>
    <w:lvl w:ilvl="7">
      <w:start w:val="1"/>
      <w:numFmt w:val="lowerLetter"/>
      <w:lvlText w:val="%8."/>
      <w:lvlJc w:val="left"/>
      <w:pPr>
        <w:ind w:left="3164" w:hanging="360"/>
      </w:pPr>
      <w:rPr>
        <w:rFonts w:hint="default"/>
      </w:rPr>
    </w:lvl>
    <w:lvl w:ilvl="8">
      <w:start w:val="1"/>
      <w:numFmt w:val="lowerRoman"/>
      <w:lvlText w:val="%9."/>
      <w:lvlJc w:val="left"/>
      <w:pPr>
        <w:ind w:left="3524" w:hanging="360"/>
      </w:pPr>
      <w:rPr>
        <w:rFonts w:hint="default"/>
      </w:rPr>
    </w:lvl>
  </w:abstractNum>
  <w:abstractNum w:abstractNumId="15" w15:restartNumberingAfterBreak="0">
    <w:nsid w:val="54296784"/>
    <w:multiLevelType w:val="hybridMultilevel"/>
    <w:tmpl w:val="FA565AC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588935EC"/>
    <w:multiLevelType w:val="multilevel"/>
    <w:tmpl w:val="D18EBA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D9556E6"/>
    <w:multiLevelType w:val="hybridMultilevel"/>
    <w:tmpl w:val="8C54D8DC"/>
    <w:lvl w:ilvl="0" w:tplc="F7F88E22">
      <w:start w:val="1"/>
      <w:numFmt w:val="decimal"/>
      <w:pStyle w:val="Reference"/>
      <w:lvlText w:val="[%1]"/>
      <w:lvlJc w:val="left"/>
      <w:pPr>
        <w:tabs>
          <w:tab w:val="num" w:pos="284"/>
        </w:tabs>
        <w:ind w:left="284" w:firstLine="0"/>
      </w:pPr>
      <w:rPr>
        <w:rFonts w:hint="default"/>
      </w:rPr>
    </w:lvl>
    <w:lvl w:ilvl="1" w:tplc="04090019">
      <w:start w:val="1"/>
      <w:numFmt w:val="lowerLetter"/>
      <w:lvlText w:val="%2."/>
      <w:lvlJc w:val="left"/>
      <w:pPr>
        <w:tabs>
          <w:tab w:val="num" w:pos="1724"/>
        </w:tabs>
        <w:ind w:left="1724" w:hanging="360"/>
      </w:pPr>
    </w:lvl>
    <w:lvl w:ilvl="2" w:tplc="0409001B" w:tentative="1">
      <w:start w:val="1"/>
      <w:numFmt w:val="lowerRoman"/>
      <w:lvlText w:val="%3."/>
      <w:lvlJc w:val="right"/>
      <w:pPr>
        <w:tabs>
          <w:tab w:val="num" w:pos="2444"/>
        </w:tabs>
        <w:ind w:left="2444" w:hanging="180"/>
      </w:pPr>
    </w:lvl>
    <w:lvl w:ilvl="3" w:tplc="0409000F" w:tentative="1">
      <w:start w:val="1"/>
      <w:numFmt w:val="decimal"/>
      <w:lvlText w:val="%4."/>
      <w:lvlJc w:val="left"/>
      <w:pPr>
        <w:tabs>
          <w:tab w:val="num" w:pos="3164"/>
        </w:tabs>
        <w:ind w:left="3164" w:hanging="360"/>
      </w:pPr>
    </w:lvl>
    <w:lvl w:ilvl="4" w:tplc="04090019" w:tentative="1">
      <w:start w:val="1"/>
      <w:numFmt w:val="lowerLetter"/>
      <w:lvlText w:val="%5."/>
      <w:lvlJc w:val="left"/>
      <w:pPr>
        <w:tabs>
          <w:tab w:val="num" w:pos="3884"/>
        </w:tabs>
        <w:ind w:left="3884" w:hanging="360"/>
      </w:pPr>
    </w:lvl>
    <w:lvl w:ilvl="5" w:tplc="0409001B" w:tentative="1">
      <w:start w:val="1"/>
      <w:numFmt w:val="lowerRoman"/>
      <w:lvlText w:val="%6."/>
      <w:lvlJc w:val="right"/>
      <w:pPr>
        <w:tabs>
          <w:tab w:val="num" w:pos="4604"/>
        </w:tabs>
        <w:ind w:left="4604" w:hanging="180"/>
      </w:pPr>
    </w:lvl>
    <w:lvl w:ilvl="6" w:tplc="0409000F" w:tentative="1">
      <w:start w:val="1"/>
      <w:numFmt w:val="decimal"/>
      <w:lvlText w:val="%7."/>
      <w:lvlJc w:val="left"/>
      <w:pPr>
        <w:tabs>
          <w:tab w:val="num" w:pos="5324"/>
        </w:tabs>
        <w:ind w:left="5324" w:hanging="360"/>
      </w:pPr>
    </w:lvl>
    <w:lvl w:ilvl="7" w:tplc="04090019" w:tentative="1">
      <w:start w:val="1"/>
      <w:numFmt w:val="lowerLetter"/>
      <w:lvlText w:val="%8."/>
      <w:lvlJc w:val="left"/>
      <w:pPr>
        <w:tabs>
          <w:tab w:val="num" w:pos="6044"/>
        </w:tabs>
        <w:ind w:left="6044" w:hanging="360"/>
      </w:pPr>
    </w:lvl>
    <w:lvl w:ilvl="8" w:tplc="0409001B" w:tentative="1">
      <w:start w:val="1"/>
      <w:numFmt w:val="lowerRoman"/>
      <w:lvlText w:val="%9."/>
      <w:lvlJc w:val="right"/>
      <w:pPr>
        <w:tabs>
          <w:tab w:val="num" w:pos="6764"/>
        </w:tabs>
        <w:ind w:left="6764" w:hanging="180"/>
      </w:pPr>
    </w:lvl>
  </w:abstractNum>
  <w:abstractNum w:abstractNumId="18" w15:restartNumberingAfterBreak="0">
    <w:nsid w:val="63BC6076"/>
    <w:multiLevelType w:val="hybridMultilevel"/>
    <w:tmpl w:val="9A46E1D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9" w15:restartNumberingAfterBreak="0">
    <w:nsid w:val="63E630F3"/>
    <w:multiLevelType w:val="hybridMultilevel"/>
    <w:tmpl w:val="64DCCE8E"/>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69175B12"/>
    <w:multiLevelType w:val="hybridMultilevel"/>
    <w:tmpl w:val="FBD25A3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1" w15:restartNumberingAfterBreak="0">
    <w:nsid w:val="6D842221"/>
    <w:multiLevelType w:val="multilevel"/>
    <w:tmpl w:val="FED4A50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74A35556"/>
    <w:multiLevelType w:val="hybridMultilevel"/>
    <w:tmpl w:val="0652F1C0"/>
    <w:lvl w:ilvl="0" w:tplc="B9AA32DE">
      <w:start w:val="1"/>
      <w:numFmt w:val="decimal"/>
      <w:pStyle w:val="aviNumber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5CE37D6"/>
    <w:multiLevelType w:val="hybridMultilevel"/>
    <w:tmpl w:val="871A75DE"/>
    <w:lvl w:ilvl="0" w:tplc="BE263372">
      <w:start w:val="1"/>
      <w:numFmt w:val="lowerLetter"/>
      <w:pStyle w:val="avNumberinga"/>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7D92295"/>
    <w:multiLevelType w:val="hybridMultilevel"/>
    <w:tmpl w:val="A2BA3D48"/>
    <w:lvl w:ilvl="0" w:tplc="04210015">
      <w:start w:val="1"/>
      <w:numFmt w:val="upperLetter"/>
      <w:lvlText w:val="%1."/>
      <w:lvlJc w:val="left"/>
      <w:pPr>
        <w:ind w:left="1288" w:hanging="360"/>
      </w:pPr>
    </w:lvl>
    <w:lvl w:ilvl="1" w:tplc="04210019" w:tentative="1">
      <w:start w:val="1"/>
      <w:numFmt w:val="lowerLetter"/>
      <w:lvlText w:val="%2."/>
      <w:lvlJc w:val="left"/>
      <w:pPr>
        <w:ind w:left="2008" w:hanging="360"/>
      </w:pPr>
    </w:lvl>
    <w:lvl w:ilvl="2" w:tplc="0421001B" w:tentative="1">
      <w:start w:val="1"/>
      <w:numFmt w:val="lowerRoman"/>
      <w:lvlText w:val="%3."/>
      <w:lvlJc w:val="right"/>
      <w:pPr>
        <w:ind w:left="2728" w:hanging="180"/>
      </w:pPr>
    </w:lvl>
    <w:lvl w:ilvl="3" w:tplc="0421000F" w:tentative="1">
      <w:start w:val="1"/>
      <w:numFmt w:val="decimal"/>
      <w:lvlText w:val="%4."/>
      <w:lvlJc w:val="left"/>
      <w:pPr>
        <w:ind w:left="3448" w:hanging="360"/>
      </w:pPr>
    </w:lvl>
    <w:lvl w:ilvl="4" w:tplc="04210019" w:tentative="1">
      <w:start w:val="1"/>
      <w:numFmt w:val="lowerLetter"/>
      <w:lvlText w:val="%5."/>
      <w:lvlJc w:val="left"/>
      <w:pPr>
        <w:ind w:left="4168" w:hanging="360"/>
      </w:pPr>
    </w:lvl>
    <w:lvl w:ilvl="5" w:tplc="0421001B" w:tentative="1">
      <w:start w:val="1"/>
      <w:numFmt w:val="lowerRoman"/>
      <w:lvlText w:val="%6."/>
      <w:lvlJc w:val="right"/>
      <w:pPr>
        <w:ind w:left="4888" w:hanging="180"/>
      </w:pPr>
    </w:lvl>
    <w:lvl w:ilvl="6" w:tplc="0421000F" w:tentative="1">
      <w:start w:val="1"/>
      <w:numFmt w:val="decimal"/>
      <w:lvlText w:val="%7."/>
      <w:lvlJc w:val="left"/>
      <w:pPr>
        <w:ind w:left="5608" w:hanging="360"/>
      </w:pPr>
    </w:lvl>
    <w:lvl w:ilvl="7" w:tplc="04210019" w:tentative="1">
      <w:start w:val="1"/>
      <w:numFmt w:val="lowerLetter"/>
      <w:lvlText w:val="%8."/>
      <w:lvlJc w:val="left"/>
      <w:pPr>
        <w:ind w:left="6328" w:hanging="360"/>
      </w:pPr>
    </w:lvl>
    <w:lvl w:ilvl="8" w:tplc="0421001B" w:tentative="1">
      <w:start w:val="1"/>
      <w:numFmt w:val="lowerRoman"/>
      <w:lvlText w:val="%9."/>
      <w:lvlJc w:val="right"/>
      <w:pPr>
        <w:ind w:left="7048" w:hanging="180"/>
      </w:pPr>
    </w:lvl>
  </w:abstractNum>
  <w:abstractNum w:abstractNumId="25" w15:restartNumberingAfterBreak="0">
    <w:nsid w:val="7C5A5D3C"/>
    <w:multiLevelType w:val="hybridMultilevel"/>
    <w:tmpl w:val="0A40825E"/>
    <w:lvl w:ilvl="0" w:tplc="B420A2EE">
      <w:start w:val="1"/>
      <w:numFmt w:val="lowerLetter"/>
      <w:lvlText w:val="%1."/>
      <w:lvlJc w:val="left"/>
      <w:pPr>
        <w:ind w:left="928" w:hanging="360"/>
      </w:pPr>
      <w:rPr>
        <w:rFonts w:hint="default"/>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26" w15:restartNumberingAfterBreak="0">
    <w:nsid w:val="7F2627A6"/>
    <w:multiLevelType w:val="multilevel"/>
    <w:tmpl w:val="867CB9C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9"/>
  </w:num>
  <w:num w:numId="2">
    <w:abstractNumId w:val="7"/>
  </w:num>
  <w:num w:numId="3">
    <w:abstractNumId w:val="15"/>
  </w:num>
  <w:num w:numId="4">
    <w:abstractNumId w:val="2"/>
  </w:num>
  <w:num w:numId="5">
    <w:abstractNumId w:val="10"/>
  </w:num>
  <w:num w:numId="6">
    <w:abstractNumId w:val="16"/>
  </w:num>
  <w:num w:numId="7">
    <w:abstractNumId w:val="5"/>
  </w:num>
  <w:num w:numId="8">
    <w:abstractNumId w:val="4"/>
  </w:num>
  <w:num w:numId="9">
    <w:abstractNumId w:val="1"/>
  </w:num>
  <w:num w:numId="10">
    <w:abstractNumId w:val="1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8"/>
  </w:num>
  <w:num w:numId="12">
    <w:abstractNumId w:val="9"/>
  </w:num>
  <w:num w:numId="13">
    <w:abstractNumId w:val="11"/>
  </w:num>
  <w:num w:numId="14">
    <w:abstractNumId w:val="6"/>
  </w:num>
  <w:num w:numId="15">
    <w:abstractNumId w:val="18"/>
  </w:num>
  <w:num w:numId="16">
    <w:abstractNumId w:val="13"/>
  </w:num>
  <w:num w:numId="17">
    <w:abstractNumId w:val="20"/>
  </w:num>
  <w:num w:numId="18">
    <w:abstractNumId w:val="12"/>
  </w:num>
  <w:num w:numId="19">
    <w:abstractNumId w:val="3"/>
  </w:num>
  <w:num w:numId="20">
    <w:abstractNumId w:val="23"/>
  </w:num>
  <w:num w:numId="21">
    <w:abstractNumId w:val="22"/>
  </w:num>
  <w:num w:numId="22">
    <w:abstractNumId w:val="0"/>
  </w:num>
  <w:num w:numId="23">
    <w:abstractNumId w:val="24"/>
  </w:num>
  <w:num w:numId="24">
    <w:abstractNumId w:val="25"/>
  </w:num>
  <w:num w:numId="25">
    <w:abstractNumId w:val="17"/>
  </w:num>
  <w:num w:numId="26">
    <w:abstractNumId w:val="14"/>
  </w:num>
  <w:num w:numId="27">
    <w:abstractNumId w:val="3"/>
    <w:lvlOverride w:ilvl="0">
      <w:startOverride w:val="1"/>
    </w:lvlOverride>
  </w:num>
  <w:num w:numId="28">
    <w:abstractNumId w:val="3"/>
    <w:lvlOverride w:ilvl="0">
      <w:startOverride w:val="1"/>
    </w:lvlOverride>
  </w:num>
  <w:num w:numId="29">
    <w:abstractNumId w:val="21"/>
  </w:num>
  <w:num w:numId="30">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EyMDOzNDE3NTKyMDVQ0lEKTi0uzszPAykwrgUAbFfhZiwAAAA="/>
  </w:docVars>
  <w:rsids>
    <w:rsidRoot w:val="00312E47"/>
    <w:rsid w:val="00003188"/>
    <w:rsid w:val="00031B90"/>
    <w:rsid w:val="00047A29"/>
    <w:rsid w:val="00055A11"/>
    <w:rsid w:val="00060BF0"/>
    <w:rsid w:val="000629CA"/>
    <w:rsid w:val="00071C6F"/>
    <w:rsid w:val="00085CBF"/>
    <w:rsid w:val="00091D49"/>
    <w:rsid w:val="000969A0"/>
    <w:rsid w:val="000A30E5"/>
    <w:rsid w:val="000A35C0"/>
    <w:rsid w:val="000B084A"/>
    <w:rsid w:val="000C46E2"/>
    <w:rsid w:val="000E0ECC"/>
    <w:rsid w:val="000E2026"/>
    <w:rsid w:val="000E2F1C"/>
    <w:rsid w:val="000E5724"/>
    <w:rsid w:val="000E6B20"/>
    <w:rsid w:val="00135F96"/>
    <w:rsid w:val="001549B4"/>
    <w:rsid w:val="0015514F"/>
    <w:rsid w:val="00157BF9"/>
    <w:rsid w:val="001935EA"/>
    <w:rsid w:val="00195E61"/>
    <w:rsid w:val="001A0C60"/>
    <w:rsid w:val="001A4E4D"/>
    <w:rsid w:val="001E347F"/>
    <w:rsid w:val="001E6401"/>
    <w:rsid w:val="0021596B"/>
    <w:rsid w:val="00222850"/>
    <w:rsid w:val="00282A37"/>
    <w:rsid w:val="00292231"/>
    <w:rsid w:val="002B1D25"/>
    <w:rsid w:val="002B5B0E"/>
    <w:rsid w:val="002E28D5"/>
    <w:rsid w:val="002F791E"/>
    <w:rsid w:val="00312477"/>
    <w:rsid w:val="00312E47"/>
    <w:rsid w:val="00324D08"/>
    <w:rsid w:val="00325773"/>
    <w:rsid w:val="00332BA2"/>
    <w:rsid w:val="0034377A"/>
    <w:rsid w:val="00355298"/>
    <w:rsid w:val="003851CE"/>
    <w:rsid w:val="003B2A0F"/>
    <w:rsid w:val="003D12F1"/>
    <w:rsid w:val="003D3477"/>
    <w:rsid w:val="003E7B05"/>
    <w:rsid w:val="003F2344"/>
    <w:rsid w:val="003F35BD"/>
    <w:rsid w:val="00400028"/>
    <w:rsid w:val="004038A7"/>
    <w:rsid w:val="0041227E"/>
    <w:rsid w:val="004209DD"/>
    <w:rsid w:val="00432076"/>
    <w:rsid w:val="004363AB"/>
    <w:rsid w:val="004712F6"/>
    <w:rsid w:val="004A6CA1"/>
    <w:rsid w:val="004D3ACD"/>
    <w:rsid w:val="004F0988"/>
    <w:rsid w:val="005170B2"/>
    <w:rsid w:val="00520E3F"/>
    <w:rsid w:val="00525900"/>
    <w:rsid w:val="005523AC"/>
    <w:rsid w:val="00554CC7"/>
    <w:rsid w:val="0056179B"/>
    <w:rsid w:val="00563DF3"/>
    <w:rsid w:val="00580317"/>
    <w:rsid w:val="005B0216"/>
    <w:rsid w:val="005C654A"/>
    <w:rsid w:val="005E7777"/>
    <w:rsid w:val="005E7BE0"/>
    <w:rsid w:val="0062389C"/>
    <w:rsid w:val="00635F9C"/>
    <w:rsid w:val="00640C6A"/>
    <w:rsid w:val="006535AA"/>
    <w:rsid w:val="0068395A"/>
    <w:rsid w:val="006E2D84"/>
    <w:rsid w:val="006E34C2"/>
    <w:rsid w:val="007039BB"/>
    <w:rsid w:val="00730A1C"/>
    <w:rsid w:val="00743CDD"/>
    <w:rsid w:val="00746334"/>
    <w:rsid w:val="00752F7F"/>
    <w:rsid w:val="00753E67"/>
    <w:rsid w:val="00762010"/>
    <w:rsid w:val="00786DCB"/>
    <w:rsid w:val="007B3441"/>
    <w:rsid w:val="007B558F"/>
    <w:rsid w:val="007C44A4"/>
    <w:rsid w:val="008016A2"/>
    <w:rsid w:val="008257F4"/>
    <w:rsid w:val="00842A4C"/>
    <w:rsid w:val="00866D19"/>
    <w:rsid w:val="00890DCB"/>
    <w:rsid w:val="00896EC4"/>
    <w:rsid w:val="008A41E3"/>
    <w:rsid w:val="008B31C4"/>
    <w:rsid w:val="008D5E35"/>
    <w:rsid w:val="009034F7"/>
    <w:rsid w:val="00914F21"/>
    <w:rsid w:val="009218CE"/>
    <w:rsid w:val="00923C8F"/>
    <w:rsid w:val="009357A6"/>
    <w:rsid w:val="00940ED3"/>
    <w:rsid w:val="00945ACC"/>
    <w:rsid w:val="00946854"/>
    <w:rsid w:val="00971A71"/>
    <w:rsid w:val="009742DE"/>
    <w:rsid w:val="00987967"/>
    <w:rsid w:val="0099326E"/>
    <w:rsid w:val="009F49FB"/>
    <w:rsid w:val="00A003D9"/>
    <w:rsid w:val="00A05374"/>
    <w:rsid w:val="00A16F7B"/>
    <w:rsid w:val="00A25188"/>
    <w:rsid w:val="00A31706"/>
    <w:rsid w:val="00A4151D"/>
    <w:rsid w:val="00A5132B"/>
    <w:rsid w:val="00A52892"/>
    <w:rsid w:val="00A55037"/>
    <w:rsid w:val="00A767F9"/>
    <w:rsid w:val="00A81034"/>
    <w:rsid w:val="00A912D6"/>
    <w:rsid w:val="00A948B4"/>
    <w:rsid w:val="00AC5554"/>
    <w:rsid w:val="00AC6A2B"/>
    <w:rsid w:val="00AD7CB3"/>
    <w:rsid w:val="00AE0C0D"/>
    <w:rsid w:val="00B1016A"/>
    <w:rsid w:val="00B10ACC"/>
    <w:rsid w:val="00B330E0"/>
    <w:rsid w:val="00B37312"/>
    <w:rsid w:val="00B43A28"/>
    <w:rsid w:val="00BA5625"/>
    <w:rsid w:val="00BD209C"/>
    <w:rsid w:val="00BD2EE5"/>
    <w:rsid w:val="00BD6D69"/>
    <w:rsid w:val="00BE2F93"/>
    <w:rsid w:val="00BE3D27"/>
    <w:rsid w:val="00BE55B5"/>
    <w:rsid w:val="00BE727C"/>
    <w:rsid w:val="00BF3647"/>
    <w:rsid w:val="00BF7186"/>
    <w:rsid w:val="00C116F2"/>
    <w:rsid w:val="00C14DF9"/>
    <w:rsid w:val="00C171E7"/>
    <w:rsid w:val="00C200FA"/>
    <w:rsid w:val="00C9169D"/>
    <w:rsid w:val="00CA1D55"/>
    <w:rsid w:val="00CB6210"/>
    <w:rsid w:val="00CD30AB"/>
    <w:rsid w:val="00CD7776"/>
    <w:rsid w:val="00D007EF"/>
    <w:rsid w:val="00D17488"/>
    <w:rsid w:val="00D31E9D"/>
    <w:rsid w:val="00D32236"/>
    <w:rsid w:val="00D55A2E"/>
    <w:rsid w:val="00D833A0"/>
    <w:rsid w:val="00D855F1"/>
    <w:rsid w:val="00DA1618"/>
    <w:rsid w:val="00DA2E2F"/>
    <w:rsid w:val="00DA30FB"/>
    <w:rsid w:val="00DB09E0"/>
    <w:rsid w:val="00DC7A4B"/>
    <w:rsid w:val="00DE4C23"/>
    <w:rsid w:val="00DE62D4"/>
    <w:rsid w:val="00DE66E1"/>
    <w:rsid w:val="00E03C50"/>
    <w:rsid w:val="00E05A0E"/>
    <w:rsid w:val="00E17A65"/>
    <w:rsid w:val="00E43A40"/>
    <w:rsid w:val="00E539DD"/>
    <w:rsid w:val="00E75CE9"/>
    <w:rsid w:val="00E96EF8"/>
    <w:rsid w:val="00EC3051"/>
    <w:rsid w:val="00EC641A"/>
    <w:rsid w:val="00EF50B2"/>
    <w:rsid w:val="00EF7D69"/>
    <w:rsid w:val="00F22B60"/>
    <w:rsid w:val="00F25CBF"/>
    <w:rsid w:val="00F46BB9"/>
    <w:rsid w:val="00F474AA"/>
    <w:rsid w:val="00F76726"/>
    <w:rsid w:val="00F94B58"/>
    <w:rsid w:val="00F96C7D"/>
    <w:rsid w:val="00FA49B1"/>
    <w:rsid w:val="00FA4EB7"/>
    <w:rsid w:val="00FB04A5"/>
    <w:rsid w:val="00FB3381"/>
    <w:rsid w:val="00FC538A"/>
    <w:rsid w:val="00FF3496"/>
    <w:rsid w:val="00FF6E7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36EA7C"/>
  <w15:docId w15:val="{4883E1A8-7F5B-4D45-9023-1EB2BAB45F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2E47"/>
    <w:rPr>
      <w:rFonts w:ascii="Times New Roman" w:eastAsia="Batang" w:hAnsi="Times New Roman" w:cs="Times New Roman"/>
      <w:sz w:val="24"/>
      <w:szCs w:val="24"/>
    </w:rPr>
  </w:style>
  <w:style w:type="paragraph" w:styleId="Heading1">
    <w:name w:val="heading 1"/>
    <w:basedOn w:val="Normal"/>
    <w:next w:val="Normal"/>
    <w:link w:val="Heading1Char"/>
    <w:uiPriority w:val="9"/>
    <w:qFormat/>
    <w:rsid w:val="00F46BB9"/>
    <w:pPr>
      <w:keepNext/>
      <w:keepLines/>
      <w:spacing w:before="480"/>
      <w:outlineLvl w:val="0"/>
    </w:pPr>
    <w:rPr>
      <w:rFonts w:ascii="Cambria" w:eastAsia="SimSun" w:hAnsi="Cambria"/>
      <w:b/>
      <w:bCs/>
      <w:color w:val="365F91"/>
      <w:sz w:val="28"/>
      <w:szCs w:val="28"/>
    </w:rPr>
  </w:style>
  <w:style w:type="paragraph" w:styleId="Heading2">
    <w:name w:val="heading 2"/>
    <w:basedOn w:val="Normal"/>
    <w:next w:val="Normal"/>
    <w:link w:val="Heading2Char"/>
    <w:qFormat/>
    <w:rsid w:val="00312E47"/>
    <w:pPr>
      <w:keepNext/>
      <w:outlineLvl w:val="1"/>
    </w:pPr>
    <w:rPr>
      <w:rFonts w:ascii="Century Gothic" w:eastAsia="MS Mincho" w:hAnsi="Century Gothic"/>
      <w:b/>
      <w:bCs/>
    </w:rPr>
  </w:style>
  <w:style w:type="paragraph" w:styleId="Heading3">
    <w:name w:val="heading 3"/>
    <w:basedOn w:val="Normal"/>
    <w:next w:val="Normal"/>
    <w:link w:val="Heading3Char"/>
    <w:uiPriority w:val="9"/>
    <w:semiHidden/>
    <w:unhideWhenUsed/>
    <w:qFormat/>
    <w:rsid w:val="00A003D9"/>
    <w:pPr>
      <w:keepNext/>
      <w:keepLines/>
      <w:spacing w:before="20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semiHidden/>
    <w:unhideWhenUsed/>
    <w:qFormat/>
    <w:rsid w:val="00743CDD"/>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BD6D69"/>
    <w:pPr>
      <w:keepNext/>
      <w:keepLines/>
      <w:spacing w:before="40"/>
      <w:outlineLvl w:val="4"/>
    </w:pPr>
    <w:rPr>
      <w:rFonts w:asciiTheme="majorHAnsi" w:eastAsiaTheme="majorEastAsia" w:hAnsiTheme="majorHAnsi" w:cstheme="majorBidi"/>
      <w:color w:val="2E74B5" w:themeColor="accent1" w:themeShade="BF"/>
    </w:rPr>
  </w:style>
  <w:style w:type="paragraph" w:styleId="Heading8">
    <w:name w:val="heading 8"/>
    <w:basedOn w:val="Normal"/>
    <w:next w:val="Normal"/>
    <w:link w:val="Heading8Char"/>
    <w:uiPriority w:val="9"/>
    <w:semiHidden/>
    <w:unhideWhenUsed/>
    <w:qFormat/>
    <w:rsid w:val="000E6B20"/>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A35C0"/>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312E47"/>
    <w:rPr>
      <w:rFonts w:ascii="Century Gothic" w:eastAsia="MS Mincho" w:hAnsi="Century Gothic" w:cs="Times New Roman"/>
      <w:b/>
      <w:bCs/>
      <w:sz w:val="24"/>
      <w:szCs w:val="24"/>
      <w:lang w:eastAsia="en-US"/>
    </w:rPr>
  </w:style>
  <w:style w:type="character" w:customStyle="1" w:styleId="style91">
    <w:name w:val="style91"/>
    <w:rsid w:val="00312E47"/>
    <w:rPr>
      <w:sz w:val="24"/>
      <w:szCs w:val="24"/>
    </w:rPr>
  </w:style>
  <w:style w:type="paragraph" w:styleId="ListParagraph">
    <w:name w:val="List Paragraph"/>
    <w:basedOn w:val="Normal"/>
    <w:uiPriority w:val="1"/>
    <w:qFormat/>
    <w:rsid w:val="00312E47"/>
    <w:pPr>
      <w:ind w:left="720"/>
      <w:contextualSpacing/>
    </w:pPr>
  </w:style>
  <w:style w:type="paragraph" w:styleId="Caption">
    <w:name w:val="caption"/>
    <w:basedOn w:val="Normal"/>
    <w:next w:val="Normal"/>
    <w:qFormat/>
    <w:rsid w:val="00312E47"/>
    <w:pPr>
      <w:spacing w:before="120" w:after="120"/>
    </w:pPr>
    <w:rPr>
      <w:b/>
      <w:bCs/>
      <w:sz w:val="20"/>
      <w:szCs w:val="20"/>
    </w:rPr>
  </w:style>
  <w:style w:type="paragraph" w:styleId="Header">
    <w:name w:val="header"/>
    <w:basedOn w:val="Normal"/>
    <w:link w:val="HeaderChar"/>
    <w:uiPriority w:val="99"/>
    <w:unhideWhenUsed/>
    <w:rsid w:val="00312E47"/>
    <w:pPr>
      <w:tabs>
        <w:tab w:val="center" w:pos="4680"/>
        <w:tab w:val="right" w:pos="9360"/>
      </w:tabs>
    </w:pPr>
  </w:style>
  <w:style w:type="character" w:customStyle="1" w:styleId="HeaderChar">
    <w:name w:val="Header Char"/>
    <w:link w:val="Header"/>
    <w:uiPriority w:val="99"/>
    <w:rsid w:val="00312E47"/>
    <w:rPr>
      <w:rFonts w:ascii="Times New Roman" w:eastAsia="Batang" w:hAnsi="Times New Roman" w:cs="Times New Roman"/>
      <w:sz w:val="24"/>
      <w:szCs w:val="24"/>
      <w:lang w:eastAsia="en-US"/>
    </w:rPr>
  </w:style>
  <w:style w:type="paragraph" w:styleId="Footer">
    <w:name w:val="footer"/>
    <w:basedOn w:val="Normal"/>
    <w:link w:val="FooterChar"/>
    <w:uiPriority w:val="99"/>
    <w:unhideWhenUsed/>
    <w:rsid w:val="00312E47"/>
    <w:pPr>
      <w:tabs>
        <w:tab w:val="center" w:pos="4680"/>
        <w:tab w:val="right" w:pos="9360"/>
      </w:tabs>
    </w:pPr>
  </w:style>
  <w:style w:type="character" w:customStyle="1" w:styleId="FooterChar">
    <w:name w:val="Footer Char"/>
    <w:link w:val="Footer"/>
    <w:uiPriority w:val="99"/>
    <w:rsid w:val="00312E47"/>
    <w:rPr>
      <w:rFonts w:ascii="Times New Roman" w:eastAsia="Batang" w:hAnsi="Times New Roman" w:cs="Times New Roman"/>
      <w:sz w:val="24"/>
      <w:szCs w:val="24"/>
      <w:lang w:eastAsia="en-US"/>
    </w:rPr>
  </w:style>
  <w:style w:type="character" w:customStyle="1" w:styleId="Heading1Char">
    <w:name w:val="Heading 1 Char"/>
    <w:link w:val="Heading1"/>
    <w:uiPriority w:val="9"/>
    <w:rsid w:val="00F46BB9"/>
    <w:rPr>
      <w:rFonts w:ascii="Cambria" w:eastAsia="SimSun" w:hAnsi="Cambria" w:cs="Times New Roman"/>
      <w:b/>
      <w:bCs/>
      <w:color w:val="365F91"/>
      <w:sz w:val="28"/>
      <w:szCs w:val="28"/>
      <w:lang w:eastAsia="en-US"/>
    </w:rPr>
  </w:style>
  <w:style w:type="paragraph" w:customStyle="1" w:styleId="aviiiBiographyText">
    <w:name w:val="a.viii. Biography Text"/>
    <w:basedOn w:val="Normal"/>
    <w:rsid w:val="00085CBF"/>
    <w:pPr>
      <w:jc w:val="both"/>
    </w:pPr>
    <w:rPr>
      <w:bCs/>
      <w:sz w:val="20"/>
      <w:szCs w:val="32"/>
    </w:rPr>
  </w:style>
  <w:style w:type="character" w:styleId="Hyperlink">
    <w:name w:val="Hyperlink"/>
    <w:uiPriority w:val="99"/>
    <w:unhideWhenUsed/>
    <w:rsid w:val="001E6401"/>
    <w:rPr>
      <w:color w:val="0563C1"/>
      <w:u w:val="single"/>
    </w:rPr>
  </w:style>
  <w:style w:type="table" w:styleId="TableGrid">
    <w:name w:val="Table Grid"/>
    <w:basedOn w:val="TableNormal"/>
    <w:uiPriority w:val="59"/>
    <w:rsid w:val="00135F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43A40"/>
    <w:rPr>
      <w:rFonts w:ascii="Tahoma" w:hAnsi="Tahoma" w:cs="Tahoma"/>
      <w:sz w:val="16"/>
      <w:szCs w:val="16"/>
    </w:rPr>
  </w:style>
  <w:style w:type="character" w:customStyle="1" w:styleId="BalloonTextChar">
    <w:name w:val="Balloon Text Char"/>
    <w:basedOn w:val="DefaultParagraphFont"/>
    <w:link w:val="BalloonText"/>
    <w:uiPriority w:val="99"/>
    <w:semiHidden/>
    <w:rsid w:val="00E43A40"/>
    <w:rPr>
      <w:rFonts w:ascii="Tahoma" w:eastAsia="Batang" w:hAnsi="Tahoma" w:cs="Tahoma"/>
      <w:sz w:val="16"/>
      <w:szCs w:val="16"/>
    </w:rPr>
  </w:style>
  <w:style w:type="paragraph" w:styleId="Title">
    <w:name w:val="Title"/>
    <w:aliases w:val="1. Title"/>
    <w:basedOn w:val="Normal"/>
    <w:next w:val="Normal"/>
    <w:link w:val="TitleChar"/>
    <w:uiPriority w:val="10"/>
    <w:qFormat/>
    <w:rsid w:val="008016A2"/>
    <w:pPr>
      <w:contextualSpacing/>
      <w:jc w:val="center"/>
    </w:pPr>
    <w:rPr>
      <w:rFonts w:eastAsiaTheme="majorEastAsia" w:cstheme="majorBidi"/>
      <w:b/>
      <w:spacing w:val="5"/>
      <w:kern w:val="28"/>
      <w:sz w:val="36"/>
      <w:szCs w:val="52"/>
    </w:rPr>
  </w:style>
  <w:style w:type="character" w:customStyle="1" w:styleId="TitleChar">
    <w:name w:val="Title Char"/>
    <w:aliases w:val="1. Title Char"/>
    <w:basedOn w:val="DefaultParagraphFont"/>
    <w:link w:val="Title"/>
    <w:uiPriority w:val="10"/>
    <w:rsid w:val="008016A2"/>
    <w:rPr>
      <w:rFonts w:ascii="Times New Roman" w:eastAsiaTheme="majorEastAsia" w:hAnsi="Times New Roman" w:cstheme="majorBidi"/>
      <w:b/>
      <w:spacing w:val="5"/>
      <w:kern w:val="28"/>
      <w:sz w:val="36"/>
      <w:szCs w:val="52"/>
    </w:rPr>
  </w:style>
  <w:style w:type="paragraph" w:customStyle="1" w:styleId="1PaperTitle">
    <w:name w:val="1. Paper Title"/>
    <w:basedOn w:val="Title"/>
    <w:qFormat/>
    <w:rsid w:val="00730A1C"/>
  </w:style>
  <w:style w:type="paragraph" w:customStyle="1" w:styleId="2Author">
    <w:name w:val="2. Author"/>
    <w:basedOn w:val="Normal"/>
    <w:qFormat/>
    <w:rsid w:val="00BE2F93"/>
    <w:pPr>
      <w:jc w:val="center"/>
    </w:pPr>
    <w:rPr>
      <w:b/>
    </w:rPr>
  </w:style>
  <w:style w:type="paragraph" w:customStyle="1" w:styleId="3Affiliation">
    <w:name w:val="3. Affiliation"/>
    <w:basedOn w:val="Normal"/>
    <w:qFormat/>
    <w:rsid w:val="00BE2F93"/>
    <w:pPr>
      <w:jc w:val="center"/>
    </w:pPr>
    <w:rPr>
      <w:color w:val="000000"/>
    </w:rPr>
  </w:style>
  <w:style w:type="paragraph" w:customStyle="1" w:styleId="4Abstract">
    <w:name w:val="4. Abstract"/>
    <w:basedOn w:val="Normal"/>
    <w:qFormat/>
    <w:rsid w:val="00BE2F93"/>
    <w:pPr>
      <w:jc w:val="center"/>
    </w:pPr>
    <w:rPr>
      <w:b/>
      <w:bCs/>
    </w:rPr>
  </w:style>
  <w:style w:type="paragraph" w:customStyle="1" w:styleId="5AbstractText">
    <w:name w:val="5. Abstract Text"/>
    <w:basedOn w:val="Normal"/>
    <w:qFormat/>
    <w:rsid w:val="00BE2F93"/>
    <w:pPr>
      <w:jc w:val="both"/>
    </w:pPr>
    <w:rPr>
      <w:rFonts w:eastAsia="MS Mincho"/>
      <w:sz w:val="20"/>
      <w:szCs w:val="20"/>
    </w:rPr>
  </w:style>
  <w:style w:type="paragraph" w:customStyle="1" w:styleId="6Keyword">
    <w:name w:val="6. Keyword"/>
    <w:basedOn w:val="Normal"/>
    <w:qFormat/>
    <w:rsid w:val="002B1D25"/>
    <w:pPr>
      <w:jc w:val="both"/>
    </w:pPr>
    <w:rPr>
      <w:b/>
      <w:bCs/>
      <w:sz w:val="22"/>
    </w:rPr>
  </w:style>
  <w:style w:type="paragraph" w:customStyle="1" w:styleId="7KeywordText">
    <w:name w:val="7. Keyword Text"/>
    <w:basedOn w:val="Normal"/>
    <w:qFormat/>
    <w:rsid w:val="000E2F1C"/>
    <w:pPr>
      <w:jc w:val="both"/>
    </w:pPr>
    <w:rPr>
      <w:rFonts w:eastAsia="MS Mincho"/>
      <w:sz w:val="20"/>
      <w:szCs w:val="20"/>
    </w:rPr>
  </w:style>
  <w:style w:type="paragraph" w:customStyle="1" w:styleId="8Chapter">
    <w:name w:val="8. Chapter"/>
    <w:basedOn w:val="Heading2"/>
    <w:qFormat/>
    <w:rsid w:val="00A003D9"/>
    <w:pPr>
      <w:jc w:val="both"/>
    </w:pPr>
    <w:rPr>
      <w:rFonts w:ascii="Times New Roman" w:hAnsi="Times New Roman"/>
    </w:rPr>
  </w:style>
  <w:style w:type="paragraph" w:customStyle="1" w:styleId="9Sub-Chapter">
    <w:name w:val="9. Sub-Chapter"/>
    <w:basedOn w:val="Heading3"/>
    <w:qFormat/>
    <w:rsid w:val="00F25CBF"/>
    <w:pPr>
      <w:spacing w:before="0"/>
      <w:jc w:val="both"/>
    </w:pPr>
    <w:rPr>
      <w:rFonts w:ascii="Times New Roman" w:hAnsi="Times New Roman"/>
      <w:color w:val="auto"/>
      <w:sz w:val="22"/>
    </w:rPr>
  </w:style>
  <w:style w:type="paragraph" w:customStyle="1" w:styleId="aiBodyText">
    <w:name w:val="a.i. Body Text"/>
    <w:basedOn w:val="Normal"/>
    <w:qFormat/>
    <w:rsid w:val="00A003D9"/>
    <w:pPr>
      <w:ind w:firstLine="567"/>
      <w:jc w:val="both"/>
    </w:pPr>
    <w:rPr>
      <w:sz w:val="20"/>
    </w:rPr>
  </w:style>
  <w:style w:type="character" w:customStyle="1" w:styleId="Heading3Char">
    <w:name w:val="Heading 3 Char"/>
    <w:basedOn w:val="DefaultParagraphFont"/>
    <w:link w:val="Heading3"/>
    <w:uiPriority w:val="9"/>
    <w:semiHidden/>
    <w:rsid w:val="00A003D9"/>
    <w:rPr>
      <w:rFonts w:asciiTheme="majorHAnsi" w:eastAsiaTheme="majorEastAsia" w:hAnsiTheme="majorHAnsi" w:cstheme="majorBidi"/>
      <w:b/>
      <w:bCs/>
      <w:color w:val="5B9BD5" w:themeColor="accent1"/>
      <w:sz w:val="24"/>
      <w:szCs w:val="24"/>
    </w:rPr>
  </w:style>
  <w:style w:type="paragraph" w:customStyle="1" w:styleId="aviiReferencesText">
    <w:name w:val="a.vii. References Text"/>
    <w:basedOn w:val="Normal"/>
    <w:qFormat/>
    <w:rsid w:val="00332BA2"/>
    <w:pPr>
      <w:autoSpaceDE w:val="0"/>
      <w:autoSpaceDN w:val="0"/>
      <w:adjustRightInd w:val="0"/>
      <w:ind w:left="360" w:hanging="360"/>
      <w:jc w:val="both"/>
    </w:pPr>
    <w:rPr>
      <w:sz w:val="20"/>
      <w:szCs w:val="20"/>
      <w:lang w:eastAsia="ko-KR"/>
    </w:rPr>
  </w:style>
  <w:style w:type="paragraph" w:customStyle="1" w:styleId="aiiFigure">
    <w:name w:val="a.ii. Figure"/>
    <w:basedOn w:val="Normal"/>
    <w:qFormat/>
    <w:rsid w:val="00C116F2"/>
    <w:pPr>
      <w:jc w:val="center"/>
    </w:pPr>
    <w:rPr>
      <w:color w:val="000000" w:themeColor="text1"/>
      <w:sz w:val="20"/>
    </w:rPr>
  </w:style>
  <w:style w:type="paragraph" w:customStyle="1" w:styleId="aiiiTable">
    <w:name w:val="a.iii. Table"/>
    <w:basedOn w:val="Normal"/>
    <w:qFormat/>
    <w:rsid w:val="00C116F2"/>
    <w:pPr>
      <w:keepNext/>
      <w:jc w:val="center"/>
    </w:pPr>
    <w:rPr>
      <w:color w:val="000000" w:themeColor="text1"/>
      <w:sz w:val="20"/>
    </w:rPr>
  </w:style>
  <w:style w:type="paragraph" w:customStyle="1" w:styleId="aivNumbering1">
    <w:name w:val="a.iv. Numbering 1"/>
    <w:basedOn w:val="Normal"/>
    <w:qFormat/>
    <w:rsid w:val="00EC3051"/>
    <w:pPr>
      <w:numPr>
        <w:numId w:val="19"/>
      </w:numPr>
      <w:ind w:left="340" w:hanging="340"/>
      <w:jc w:val="both"/>
    </w:pPr>
    <w:rPr>
      <w:color w:val="000000" w:themeColor="text1"/>
      <w:sz w:val="20"/>
      <w:lang w:eastAsia="ko-KR"/>
    </w:rPr>
  </w:style>
  <w:style w:type="paragraph" w:customStyle="1" w:styleId="avNumberinga">
    <w:name w:val="a.v. Numbering a"/>
    <w:basedOn w:val="Normal"/>
    <w:qFormat/>
    <w:rsid w:val="00324D08"/>
    <w:pPr>
      <w:numPr>
        <w:numId w:val="20"/>
      </w:numPr>
      <w:ind w:left="568" w:hanging="284"/>
      <w:jc w:val="both"/>
    </w:pPr>
    <w:rPr>
      <w:color w:val="000000" w:themeColor="text1"/>
      <w:sz w:val="20"/>
    </w:rPr>
  </w:style>
  <w:style w:type="paragraph" w:customStyle="1" w:styleId="aviNumbering1">
    <w:name w:val="a.vi. Numbering 1)"/>
    <w:basedOn w:val="Normal"/>
    <w:qFormat/>
    <w:rsid w:val="00085CBF"/>
    <w:pPr>
      <w:numPr>
        <w:numId w:val="21"/>
      </w:numPr>
      <w:ind w:left="851" w:hanging="284"/>
      <w:jc w:val="both"/>
    </w:pPr>
    <w:rPr>
      <w:color w:val="000000" w:themeColor="text1"/>
      <w:sz w:val="20"/>
      <w:lang w:eastAsia="ko-KR"/>
    </w:rPr>
  </w:style>
  <w:style w:type="paragraph" w:customStyle="1" w:styleId="bixDirectQuote">
    <w:name w:val="b.ix. Direct Quote"/>
    <w:basedOn w:val="Normal"/>
    <w:qFormat/>
    <w:rsid w:val="002B1D25"/>
    <w:pPr>
      <w:ind w:left="567"/>
      <w:jc w:val="both"/>
    </w:pPr>
    <w:rPr>
      <w:color w:val="000000" w:themeColor="text1"/>
      <w:sz w:val="20"/>
      <w:szCs w:val="22"/>
    </w:rPr>
  </w:style>
  <w:style w:type="character" w:customStyle="1" w:styleId="Heading5Char">
    <w:name w:val="Heading 5 Char"/>
    <w:basedOn w:val="DefaultParagraphFont"/>
    <w:link w:val="Heading5"/>
    <w:rsid w:val="00BD6D69"/>
    <w:rPr>
      <w:rFonts w:asciiTheme="majorHAnsi" w:eastAsiaTheme="majorEastAsia" w:hAnsiTheme="majorHAnsi" w:cstheme="majorBidi"/>
      <w:color w:val="2E74B5" w:themeColor="accent1" w:themeShade="BF"/>
      <w:sz w:val="24"/>
      <w:szCs w:val="24"/>
    </w:rPr>
  </w:style>
  <w:style w:type="character" w:customStyle="1" w:styleId="Heading8Char">
    <w:name w:val="Heading 8 Char"/>
    <w:basedOn w:val="DefaultParagraphFont"/>
    <w:link w:val="Heading8"/>
    <w:uiPriority w:val="9"/>
    <w:semiHidden/>
    <w:rsid w:val="000E6B2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A35C0"/>
    <w:rPr>
      <w:rFonts w:asciiTheme="majorHAnsi" w:eastAsiaTheme="majorEastAsia" w:hAnsiTheme="majorHAnsi" w:cstheme="majorBidi"/>
      <w:i/>
      <w:iCs/>
      <w:color w:val="272727" w:themeColor="text1" w:themeTint="D8"/>
      <w:sz w:val="21"/>
      <w:szCs w:val="21"/>
    </w:rPr>
  </w:style>
  <w:style w:type="character" w:customStyle="1" w:styleId="Heading4Char">
    <w:name w:val="Heading 4 Char"/>
    <w:basedOn w:val="DefaultParagraphFont"/>
    <w:link w:val="Heading4"/>
    <w:uiPriority w:val="9"/>
    <w:semiHidden/>
    <w:rsid w:val="00743CDD"/>
    <w:rPr>
      <w:rFonts w:asciiTheme="majorHAnsi" w:eastAsiaTheme="majorEastAsia" w:hAnsiTheme="majorHAnsi" w:cstheme="majorBidi"/>
      <w:i/>
      <w:iCs/>
      <w:color w:val="2E74B5" w:themeColor="accent1" w:themeShade="BF"/>
      <w:sz w:val="24"/>
      <w:szCs w:val="24"/>
    </w:rPr>
  </w:style>
  <w:style w:type="paragraph" w:customStyle="1" w:styleId="Bodytext">
    <w:name w:val="Bodytext"/>
    <w:next w:val="Normal"/>
    <w:rsid w:val="00743CDD"/>
    <w:pPr>
      <w:jc w:val="both"/>
    </w:pPr>
    <w:rPr>
      <w:rFonts w:ascii="Times" w:eastAsia="Times New Roman" w:hAnsi="Times" w:cs="Times New Roman"/>
      <w:iCs/>
      <w:color w:val="000000"/>
      <w:sz w:val="22"/>
      <w:szCs w:val="22"/>
    </w:rPr>
  </w:style>
  <w:style w:type="paragraph" w:customStyle="1" w:styleId="Sectionnonumber">
    <w:name w:val="Section (no number)"/>
    <w:next w:val="Bodytext"/>
    <w:rsid w:val="00743CDD"/>
    <w:pPr>
      <w:spacing w:before="240"/>
    </w:pPr>
    <w:rPr>
      <w:rFonts w:ascii="Times" w:eastAsia="Times New Roman" w:hAnsi="Times" w:cs="Times New Roman"/>
      <w:b/>
      <w:iCs/>
      <w:color w:val="000000"/>
      <w:sz w:val="22"/>
      <w:szCs w:val="22"/>
    </w:rPr>
  </w:style>
  <w:style w:type="paragraph" w:customStyle="1" w:styleId="Reference">
    <w:name w:val="Reference"/>
    <w:rsid w:val="00743CDD"/>
    <w:pPr>
      <w:widowControl w:val="0"/>
      <w:numPr>
        <w:numId w:val="25"/>
      </w:numPr>
      <w:tabs>
        <w:tab w:val="left" w:pos="567"/>
      </w:tabs>
      <w:ind w:left="851" w:hanging="851"/>
      <w:jc w:val="both"/>
    </w:pPr>
    <w:rPr>
      <w:rFonts w:ascii="Times" w:eastAsia="Times New Roman" w:hAnsi="Times" w:cs="Times New Roman"/>
      <w:iCs/>
      <w:noProof/>
      <w:color w:val="000000"/>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709713">
      <w:bodyDiv w:val="1"/>
      <w:marLeft w:val="0"/>
      <w:marRight w:val="0"/>
      <w:marTop w:val="0"/>
      <w:marBottom w:val="0"/>
      <w:divBdr>
        <w:top w:val="none" w:sz="0" w:space="0" w:color="auto"/>
        <w:left w:val="none" w:sz="0" w:space="0" w:color="auto"/>
        <w:bottom w:val="none" w:sz="0" w:space="0" w:color="auto"/>
        <w:right w:val="none" w:sz="0" w:space="0" w:color="auto"/>
      </w:divBdr>
    </w:div>
    <w:div w:id="578515978">
      <w:bodyDiv w:val="1"/>
      <w:marLeft w:val="0"/>
      <w:marRight w:val="0"/>
      <w:marTop w:val="0"/>
      <w:marBottom w:val="0"/>
      <w:divBdr>
        <w:top w:val="none" w:sz="0" w:space="0" w:color="auto"/>
        <w:left w:val="none" w:sz="0" w:space="0" w:color="auto"/>
        <w:bottom w:val="none" w:sz="0" w:space="0" w:color="auto"/>
        <w:right w:val="none" w:sz="0" w:space="0" w:color="auto"/>
      </w:divBdr>
    </w:div>
    <w:div w:id="2093356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ifjohansyah86@gmail.com" TargetMode="Externa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header1.xml.rels><?xml version="1.0" encoding="UTF-8" standalone="yes"?>
<Relationships xmlns="http://schemas.openxmlformats.org/package/2006/relationships"><Relationship Id="rId2" Type="http://schemas.openxmlformats.org/officeDocument/2006/relationships/image" Target="media/image9.png"/><Relationship Id="rId1" Type="http://schemas.openxmlformats.org/officeDocument/2006/relationships/image" Target="media/image8.png"/></Relationships>
</file>

<file path=word/charts/_rels/chart1.xml.rels><?xml version="1.0" encoding="UTF-8" standalone="yes"?>
<Relationships xmlns="http://schemas.openxmlformats.org/package/2006/relationships"><Relationship Id="rId3" Type="http://schemas.openxmlformats.org/officeDocument/2006/relationships/oleObject" Target="file:///D:\Sipil\TA\Arif%20Johansyah\Lampiran\Data%20Perkuatan.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sz="1800" b="1" i="0" cap="all" baseline="0">
                <a:effectLst/>
              </a:rPr>
              <a:t>Comparative analysis chart</a:t>
            </a:r>
            <a:endParaRPr lang="en-ID">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3!$C$8</c:f>
              <c:strCache>
                <c:ptCount val="1"/>
                <c:pt idx="0">
                  <c:v>Existing</c:v>
                </c:pt>
              </c:strCache>
            </c:strRef>
          </c:tx>
          <c:spPr>
            <a:solidFill>
              <a:schemeClr val="accent1"/>
            </a:solidFill>
            <a:ln>
              <a:noFill/>
            </a:ln>
            <a:effectLst/>
            <a:sp3d/>
          </c:spPr>
          <c:invertIfNegative val="0"/>
          <c:dLbls>
            <c:dLbl>
              <c:idx val="0"/>
              <c:layout>
                <c:manualLayout>
                  <c:x val="-3.6111111111111108E-2"/>
                  <c:y val="-2.777777777777777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DED2-4C33-B548-43CA874E3074}"/>
                </c:ext>
              </c:extLst>
            </c:dLbl>
            <c:dLbl>
              <c:idx val="2"/>
              <c:layout>
                <c:manualLayout>
                  <c:x val="-1.6666666666666718E-2"/>
                  <c:y val="-3.703703703703703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DED2-4C33-B548-43CA874E3074}"/>
                </c:ext>
              </c:extLst>
            </c:dLbl>
            <c:dLbl>
              <c:idx val="3"/>
              <c:layout>
                <c:manualLayout>
                  <c:x val="-1.9444444444444545E-2"/>
                  <c:y val="-1.851851851851851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DED2-4C33-B548-43CA874E307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D$7:$G$7</c:f>
              <c:strCache>
                <c:ptCount val="4"/>
                <c:pt idx="0">
                  <c:v>TWIST</c:v>
                </c:pt>
                <c:pt idx="1">
                  <c:v>SWAY</c:v>
                </c:pt>
                <c:pt idx="2">
                  <c:v>DISPLACEMENT</c:v>
                </c:pt>
                <c:pt idx="3">
                  <c:v>RASIO</c:v>
                </c:pt>
              </c:strCache>
            </c:strRef>
          </c:cat>
          <c:val>
            <c:numRef>
              <c:f>Sheet3!$D$8:$G$8</c:f>
              <c:numCache>
                <c:formatCode>General</c:formatCode>
                <c:ptCount val="4"/>
                <c:pt idx="0">
                  <c:v>0.25240000000000001</c:v>
                </c:pt>
                <c:pt idx="1">
                  <c:v>1.7600000000000001E-2</c:v>
                </c:pt>
                <c:pt idx="2">
                  <c:v>0.10390000000000001</c:v>
                </c:pt>
                <c:pt idx="3">
                  <c:v>0.34499999999999997</c:v>
                </c:pt>
              </c:numCache>
            </c:numRef>
          </c:val>
          <c:extLst>
            <c:ext xmlns:c16="http://schemas.microsoft.com/office/drawing/2014/chart" uri="{C3380CC4-5D6E-409C-BE32-E72D297353CC}">
              <c16:uniqueId val="{00000000-DED2-4C33-B548-43CA874E3074}"/>
            </c:ext>
          </c:extLst>
        </c:ser>
        <c:ser>
          <c:idx val="1"/>
          <c:order val="1"/>
          <c:tx>
            <c:strRef>
              <c:f>Sheet3!$C$9</c:f>
              <c:strCache>
                <c:ptCount val="1"/>
                <c:pt idx="0">
                  <c:v>Proposed</c:v>
                </c:pt>
              </c:strCache>
            </c:strRef>
          </c:tx>
          <c:spPr>
            <a:solidFill>
              <a:schemeClr val="accent2"/>
            </a:solidFill>
            <a:ln>
              <a:noFill/>
            </a:ln>
            <a:effectLst/>
            <a:sp3d/>
          </c:spPr>
          <c:invertIfNegative val="0"/>
          <c:dLbls>
            <c:dLbl>
              <c:idx val="1"/>
              <c:layout>
                <c:manualLayout>
                  <c:x val="2.7777777777777779E-3"/>
                  <c:y val="-8.796296296296304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DED2-4C33-B548-43CA874E3074}"/>
                </c:ext>
              </c:extLst>
            </c:dLbl>
            <c:dLbl>
              <c:idx val="2"/>
              <c:layout>
                <c:manualLayout>
                  <c:x val="0"/>
                  <c:y val="-6.018518518518518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DED2-4C33-B548-43CA874E307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D$7:$G$7</c:f>
              <c:strCache>
                <c:ptCount val="4"/>
                <c:pt idx="0">
                  <c:v>TWIST</c:v>
                </c:pt>
                <c:pt idx="1">
                  <c:v>SWAY</c:v>
                </c:pt>
                <c:pt idx="2">
                  <c:v>DISPLACEMENT</c:v>
                </c:pt>
                <c:pt idx="3">
                  <c:v>RASIO</c:v>
                </c:pt>
              </c:strCache>
            </c:strRef>
          </c:cat>
          <c:val>
            <c:numRef>
              <c:f>Sheet3!$D$9:$G$9</c:f>
              <c:numCache>
                <c:formatCode>General</c:formatCode>
                <c:ptCount val="4"/>
                <c:pt idx="0">
                  <c:v>0.5645</c:v>
                </c:pt>
                <c:pt idx="1">
                  <c:v>4.0599999999999997E-2</c:v>
                </c:pt>
                <c:pt idx="2">
                  <c:v>0.2419</c:v>
                </c:pt>
                <c:pt idx="3">
                  <c:v>1.1890000000000001</c:v>
                </c:pt>
              </c:numCache>
            </c:numRef>
          </c:val>
          <c:extLst>
            <c:ext xmlns:c16="http://schemas.microsoft.com/office/drawing/2014/chart" uri="{C3380CC4-5D6E-409C-BE32-E72D297353CC}">
              <c16:uniqueId val="{00000001-DED2-4C33-B548-43CA874E3074}"/>
            </c:ext>
          </c:extLst>
        </c:ser>
        <c:ser>
          <c:idx val="2"/>
          <c:order val="2"/>
          <c:tx>
            <c:strRef>
              <c:f>Sheet3!$C$10</c:f>
              <c:strCache>
                <c:ptCount val="1"/>
                <c:pt idx="0">
                  <c:v>Straigthening</c:v>
                </c:pt>
              </c:strCache>
            </c:strRef>
          </c:tx>
          <c:spPr>
            <a:solidFill>
              <a:schemeClr val="accent3"/>
            </a:solidFill>
            <a:ln>
              <a:noFill/>
            </a:ln>
            <a:effectLst/>
            <a:sp3d/>
          </c:spPr>
          <c:invertIfNegative val="0"/>
          <c:dLbls>
            <c:dLbl>
              <c:idx val="0"/>
              <c:layout>
                <c:manualLayout>
                  <c:x val="3.888888888888889E-2"/>
                  <c:y val="-9.2592592592593437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DED2-4C33-B548-43CA874E3074}"/>
                </c:ext>
              </c:extLst>
            </c:dLbl>
            <c:dLbl>
              <c:idx val="1"/>
              <c:layout>
                <c:manualLayout>
                  <c:x val="8.3333333333333332E-3"/>
                  <c:y val="-9.2592592592593437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DED2-4C33-B548-43CA874E3074}"/>
                </c:ext>
              </c:extLst>
            </c:dLbl>
            <c:dLbl>
              <c:idx val="2"/>
              <c:layout>
                <c:manualLayout>
                  <c:x val="1.6666666666666666E-2"/>
                  <c:y val="-8.4875562720133283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DED2-4C33-B548-43CA874E3074}"/>
                </c:ext>
              </c:extLst>
            </c:dLbl>
            <c:dLbl>
              <c:idx val="3"/>
              <c:layout>
                <c:manualLayout>
                  <c:x val="3.3333333333333333E-2"/>
                  <c:y val="-4.2437781360066642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DED2-4C33-B548-43CA874E307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D$7:$G$7</c:f>
              <c:strCache>
                <c:ptCount val="4"/>
                <c:pt idx="0">
                  <c:v>TWIST</c:v>
                </c:pt>
                <c:pt idx="1">
                  <c:v>SWAY</c:v>
                </c:pt>
                <c:pt idx="2">
                  <c:v>DISPLACEMENT</c:v>
                </c:pt>
                <c:pt idx="3">
                  <c:v>RASIO</c:v>
                </c:pt>
              </c:strCache>
            </c:strRef>
          </c:cat>
          <c:val>
            <c:numRef>
              <c:f>Sheet3!$D$10:$G$10</c:f>
              <c:numCache>
                <c:formatCode>General</c:formatCode>
                <c:ptCount val="4"/>
                <c:pt idx="0">
                  <c:v>0.34360000000000002</c:v>
                </c:pt>
                <c:pt idx="1">
                  <c:v>4.1300000000000003E-2</c:v>
                </c:pt>
                <c:pt idx="2">
                  <c:v>0.14019999999999999</c:v>
                </c:pt>
                <c:pt idx="3">
                  <c:v>0.68200000000000005</c:v>
                </c:pt>
              </c:numCache>
            </c:numRef>
          </c:val>
          <c:extLst>
            <c:ext xmlns:c16="http://schemas.microsoft.com/office/drawing/2014/chart" uri="{C3380CC4-5D6E-409C-BE32-E72D297353CC}">
              <c16:uniqueId val="{00000002-DED2-4C33-B548-43CA874E3074}"/>
            </c:ext>
          </c:extLst>
        </c:ser>
        <c:dLbls>
          <c:showLegendKey val="0"/>
          <c:showVal val="1"/>
          <c:showCatName val="0"/>
          <c:showSerName val="0"/>
          <c:showPercent val="0"/>
          <c:showBubbleSize val="0"/>
        </c:dLbls>
        <c:gapWidth val="150"/>
        <c:shape val="box"/>
        <c:axId val="585423800"/>
        <c:axId val="585423408"/>
        <c:axId val="0"/>
      </c:bar3DChart>
      <c:catAx>
        <c:axId val="58542380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85423408"/>
        <c:crosses val="autoZero"/>
        <c:auto val="1"/>
        <c:lblAlgn val="ctr"/>
        <c:lblOffset val="100"/>
        <c:noMultiLvlLbl val="0"/>
      </c:catAx>
      <c:valAx>
        <c:axId val="5854234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85423800"/>
        <c:crosses val="autoZero"/>
        <c:crossBetween val="between"/>
      </c:valAx>
      <c:spPr>
        <a:noFill/>
        <a:ln>
          <a:noFill/>
        </a:ln>
        <a:effectLst/>
      </c:spPr>
    </c:plotArea>
    <c:legend>
      <c:legendPos val="r"/>
      <c:layout>
        <c:manualLayout>
          <c:xMode val="edge"/>
          <c:yMode val="edge"/>
          <c:x val="0.77026074737035877"/>
          <c:y val="0.50145545708131767"/>
          <c:w val="0.21327563721969722"/>
          <c:h val="0.4540390522933512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A991D5-147C-4118-9C4D-3F30971436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1</TotalTime>
  <Pages>7</Pages>
  <Words>1905</Words>
  <Characters>10861</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2741</CharactersWithSpaces>
  <SharedDoc>false</SharedDoc>
  <HLinks>
    <vt:vector size="18" baseType="variant">
      <vt:variant>
        <vt:i4>3473490</vt:i4>
      </vt:variant>
      <vt:variant>
        <vt:i4>6</vt:i4>
      </vt:variant>
      <vt:variant>
        <vt:i4>0</vt:i4>
      </vt:variant>
      <vt:variant>
        <vt:i4>5</vt:i4>
      </vt:variant>
      <vt:variant>
        <vt:lpwstr>mailto:khadem@squ.edu.om</vt:lpwstr>
      </vt:variant>
      <vt:variant>
        <vt:lpwstr/>
      </vt:variant>
      <vt:variant>
        <vt:i4>7667786</vt:i4>
      </vt:variant>
      <vt:variant>
        <vt:i4>3</vt:i4>
      </vt:variant>
      <vt:variant>
        <vt:i4>0</vt:i4>
      </vt:variant>
      <vt:variant>
        <vt:i4>5</vt:i4>
      </vt:variant>
      <vt:variant>
        <vt:lpwstr>mailto:dreimer@ltu.edu</vt:lpwstr>
      </vt:variant>
      <vt:variant>
        <vt:lpwstr/>
      </vt:variant>
      <vt:variant>
        <vt:i4>1114174</vt:i4>
      </vt:variant>
      <vt:variant>
        <vt:i4>0</vt:i4>
      </vt:variant>
      <vt:variant>
        <vt:i4>0</vt:i4>
      </vt:variant>
      <vt:variant>
        <vt:i4>5</vt:i4>
      </vt:variant>
      <vt:variant>
        <vt:lpwstr>mailto:aali@ltu.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lpdeskadm</dc:creator>
  <cp:lastModifiedBy>yusuf</cp:lastModifiedBy>
  <cp:revision>16</cp:revision>
  <cp:lastPrinted>2015-06-03T07:24:00Z</cp:lastPrinted>
  <dcterms:created xsi:type="dcterms:W3CDTF">2021-03-08T04:34:00Z</dcterms:created>
  <dcterms:modified xsi:type="dcterms:W3CDTF">2021-05-03T0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37e5f20-81a0-3a0e-8822-f5836efc719a</vt:lpwstr>
  </property>
  <property fmtid="{D5CDD505-2E9C-101B-9397-08002B2CF9AE}" pid="24" name="Mendeley Citation Style_1">
    <vt:lpwstr>http://www.zotero.org/styles/apa</vt:lpwstr>
  </property>
</Properties>
</file>